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60D88F09"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w:t>
      </w:r>
      <w:proofErr w:type="spellStart"/>
      <w:r w:rsidR="00673358">
        <w:rPr>
          <w:rFonts w:ascii="Times New Roman" w:hAnsi="Times New Roman" w:cs="Times New Roman"/>
          <w:sz w:val="24"/>
          <w:szCs w:val="24"/>
        </w:rPr>
        <w:t>Aburto</w:t>
      </w:r>
      <w:r w:rsidRPr="00885DB7">
        <w:rPr>
          <w:rFonts w:ascii="Times New Roman" w:hAnsi="Times New Roman" w:cs="Times New Roman"/>
          <w:sz w:val="24"/>
          <w:szCs w:val="24"/>
          <w:vertAlign w:val="superscript"/>
        </w:rPr>
        <w:t>a</w:t>
      </w:r>
      <w:proofErr w:type="spellEnd"/>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w:t>
      </w:r>
      <w:proofErr w:type="spellStart"/>
      <w:r w:rsidR="00673358">
        <w:rPr>
          <w:rFonts w:ascii="Times New Roman" w:hAnsi="Times New Roman" w:cs="Times New Roman"/>
          <w:sz w:val="24"/>
          <w:szCs w:val="24"/>
        </w:rPr>
        <w:t>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roofErr w:type="spellEnd"/>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2C01D1B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3FAD2AA4"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7B497DCB" w14:textId="77777777" w:rsidR="0058411D"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w:t>
      </w:r>
      <w:r w:rsidR="0058411D">
        <w:rPr>
          <w:rFonts w:ascii="Times New Roman" w:hAnsi="Times New Roman" w:cs="Times New Roman"/>
          <w:sz w:val="24"/>
          <w:szCs w:val="24"/>
        </w:rPr>
        <w:t>Department of Public Health, Unit of Biodemography, U</w:t>
      </w:r>
      <w:r w:rsidR="0058411D" w:rsidRPr="00885DB7">
        <w:rPr>
          <w:rFonts w:ascii="Times New Roman" w:hAnsi="Times New Roman" w:cs="Times New Roman"/>
          <w:sz w:val="24"/>
          <w:szCs w:val="24"/>
        </w:rPr>
        <w:t xml:space="preserve">niversity of </w:t>
      </w:r>
      <w:r w:rsidR="0058411D">
        <w:rPr>
          <w:rFonts w:ascii="Times New Roman" w:hAnsi="Times New Roman" w:cs="Times New Roman"/>
          <w:sz w:val="24"/>
          <w:szCs w:val="24"/>
        </w:rPr>
        <w:t>Southern Denmark.</w:t>
      </w:r>
    </w:p>
    <w:p w14:paraId="2053E33B" w14:textId="33C72E5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ddress: J.B. </w:t>
      </w:r>
      <w:proofErr w:type="spellStart"/>
      <w:r w:rsidRPr="00885DB7">
        <w:rPr>
          <w:rFonts w:ascii="Times New Roman" w:hAnsi="Times New Roman" w:cs="Times New Roman"/>
          <w:sz w:val="24"/>
          <w:szCs w:val="24"/>
        </w:rPr>
        <w:t>Winsløws</w:t>
      </w:r>
      <w:proofErr w:type="spellEnd"/>
      <w:r w:rsidRPr="00885DB7">
        <w:rPr>
          <w:rFonts w:ascii="Times New Roman" w:hAnsi="Times New Roman" w:cs="Times New Roman"/>
          <w:sz w:val="24"/>
          <w:szCs w:val="24"/>
        </w:rPr>
        <w:t xml:space="preserve"> </w:t>
      </w:r>
      <w:proofErr w:type="spellStart"/>
      <w:r w:rsidRPr="00885DB7">
        <w:rPr>
          <w:rFonts w:ascii="Times New Roman" w:hAnsi="Times New Roman" w:cs="Times New Roman"/>
          <w:sz w:val="24"/>
          <w:szCs w:val="24"/>
        </w:rPr>
        <w:t>Vej</w:t>
      </w:r>
      <w:proofErr w:type="spellEnd"/>
      <w:r w:rsidRPr="00885DB7">
        <w:rPr>
          <w:rFonts w:ascii="Times New Roman" w:hAnsi="Times New Roman" w:cs="Times New Roman"/>
          <w:sz w:val="24"/>
          <w:szCs w:val="24"/>
        </w:rPr>
        <w:t xml:space="preserve"> 9. DK-5000 Odense C, Denmark</w:t>
      </w:r>
    </w:p>
    <w:p w14:paraId="05371539" w14:textId="7E58C2D3" w:rsidR="007C17E2" w:rsidRPr="00997FE3" w:rsidRDefault="007C17E2" w:rsidP="0051024E">
      <w:pPr>
        <w:rPr>
          <w:rFonts w:ascii="Times New Roman" w:hAnsi="Times New Roman" w:cs="Times New Roman"/>
          <w:sz w:val="24"/>
          <w:szCs w:val="24"/>
        </w:rPr>
      </w:pPr>
    </w:p>
    <w:p w14:paraId="2D35E4BB" w14:textId="0A5E11C1"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lifespan variation, life expectancy, demograph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5ECDA436" w:rsidR="008A443A" w:rsidRDefault="008A443A" w:rsidP="002E059C">
      <w:pPr>
        <w:rPr>
          <w:rFonts w:ascii="Times New Roman" w:hAnsi="Times New Roman" w:cs="Times New Roman"/>
          <w:b/>
          <w:sz w:val="24"/>
          <w:szCs w:val="24"/>
        </w:rPr>
      </w:pPr>
    </w:p>
    <w:p w14:paraId="1221A574" w14:textId="77777777" w:rsidR="008F2E6B" w:rsidRDefault="008F2E6B"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1368A9FA"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w:t>
      </w:r>
      <w:r w:rsidR="00556473">
        <w:rPr>
          <w:rFonts w:ascii="Times New Roman" w:hAnsi="Times New Roman" w:cs="Times New Roman"/>
          <w:b/>
          <w:sz w:val="24"/>
          <w:szCs w:val="24"/>
        </w:rPr>
        <w:t>-300</w:t>
      </w:r>
      <w:r w:rsidR="00EF6E0B">
        <w:rPr>
          <w:rFonts w:ascii="Times New Roman" w:hAnsi="Times New Roman" w:cs="Times New Roman"/>
          <w:b/>
          <w:sz w:val="24"/>
          <w:szCs w:val="24"/>
        </w:rPr>
        <w:t xml:space="preserve"> words]</w:t>
      </w:r>
      <w:r w:rsidR="002C2018">
        <w:rPr>
          <w:rFonts w:ascii="Times New Roman" w:hAnsi="Times New Roman" w:cs="Times New Roman"/>
          <w:b/>
          <w:sz w:val="24"/>
          <w:szCs w:val="24"/>
        </w:rPr>
        <w:t>:</w:t>
      </w:r>
    </w:p>
    <w:p w14:paraId="349004E4" w14:textId="200E3928"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DE7EE0">
        <w:rPr>
          <w:rFonts w:ascii="Times New Roman" w:hAnsi="Times New Roman" w:cs="Times New Roman"/>
        </w:rPr>
        <w:t>the unexpected increase of violence on life expectancy and lifespan variation in Mexico in the period 1990-2015.</w:t>
      </w:r>
    </w:p>
    <w:p w14:paraId="1FB4304A" w14:textId="42043CCC" w:rsidR="00DE7EE0" w:rsidRDefault="00556473" w:rsidP="00556473">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Cross-sectional retrospective demographic analysis with publicly available data from the Mexican Institute of Statistics and the Mexican Population Council.</w:t>
      </w:r>
    </w:p>
    <w:p w14:paraId="0692AF8F" w14:textId="07B9B252"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p>
    <w:p w14:paraId="4465C210" w14:textId="77777777"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64 populations (32 Mexican states by sex) with data on causes of death.</w:t>
      </w:r>
    </w:p>
    <w:p w14:paraId="0ED2B3BC" w14:textId="3E981E03"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variation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037C6E">
        <w:rPr>
          <w:rFonts w:ascii="Times New Roman" w:hAnsi="Times New Roman" w:cs="Times New Roman"/>
        </w:rPr>
        <w:t>to the changes between 1995-2005 and 2005-2015</w:t>
      </w:r>
    </w:p>
    <w:p w14:paraId="4445F78E" w14:textId="5995F86E"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p>
    <w:p w14:paraId="4B36EEA2" w14:textId="5F998894"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Conclusions</w:t>
      </w:r>
      <w:r w:rsidRPr="00556473">
        <w:rPr>
          <w:rFonts w:ascii="Times New Roman" w:hAnsi="Times New Roman" w:cs="Times New Roman"/>
        </w:rPr>
        <w:t xml:space="preserve">: </w:t>
      </w:r>
    </w:p>
    <w:p w14:paraId="156D93D9" w14:textId="77777777" w:rsidR="00556473" w:rsidRPr="00556473" w:rsidRDefault="00556473" w:rsidP="00556473">
      <w:pPr>
        <w:rPr>
          <w:rFonts w:ascii="Times New Roman" w:hAnsi="Times New Roman" w:cs="Times New Roman"/>
          <w:sz w:val="24"/>
          <w:szCs w:val="24"/>
        </w:rPr>
      </w:pPr>
      <w:r w:rsidRPr="00556473">
        <w:rPr>
          <w:rFonts w:ascii="Times New Roman" w:hAnsi="Times New Roman" w:cs="Times New Roman"/>
          <w:noProof/>
          <w:sz w:val="24"/>
          <w:szCs w:val="24"/>
        </w:rPr>
        <mc:AlternateContent>
          <mc:Choice Requires="wps">
            <w:drawing>
              <wp:anchor distT="45720" distB="45720" distL="114300" distR="114300" simplePos="0" relativeHeight="251667456" behindDoc="1" locked="0" layoutInCell="1" allowOverlap="1" wp14:anchorId="27CD9AE4" wp14:editId="5E299ADC">
                <wp:simplePos x="0" y="0"/>
                <wp:positionH relativeFrom="margin">
                  <wp:posOffset>-7620</wp:posOffset>
                </wp:positionH>
                <wp:positionV relativeFrom="paragraph">
                  <wp:posOffset>223520</wp:posOffset>
                </wp:positionV>
                <wp:extent cx="5958840" cy="3189605"/>
                <wp:effectExtent l="0" t="0" r="22860" b="10795"/>
                <wp:wrapThrough wrapText="bothSides">
                  <wp:wrapPolygon edited="0">
                    <wp:start x="0" y="0"/>
                    <wp:lineTo x="0" y="21544"/>
                    <wp:lineTo x="21614" y="21544"/>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89605"/>
                        </a:xfrm>
                        <a:prstGeom prst="rect">
                          <a:avLst/>
                        </a:prstGeom>
                        <a:solidFill>
                          <a:srgbClr val="FFFFFF"/>
                        </a:solidFill>
                        <a:ln w="9525">
                          <a:solidFill>
                            <a:srgbClr val="000000"/>
                          </a:solidFill>
                          <a:miter lim="800000"/>
                          <a:headEnd/>
                          <a:tailEnd/>
                        </a:ln>
                      </wps:spPr>
                      <wps:txbx>
                        <w:txbxContent>
                          <w:p w14:paraId="4DA78DC0" w14:textId="77777777" w:rsidR="00DE7EE0" w:rsidRPr="00556473" w:rsidRDefault="00DE7EE0"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DE7EE0" w:rsidRPr="00556473" w:rsidRDefault="00037C6E" w:rsidP="00556473">
                            <w:pPr>
                              <w:rPr>
                                <w:rFonts w:ascii="Times New Roman" w:hAnsi="Times New Roman" w:cs="Times New Roman"/>
                              </w:rPr>
                            </w:pPr>
                            <w:r>
                              <w:rPr>
                                <w:rFonts w:ascii="Times New Roman" w:hAnsi="Times New Roman" w:cs="Times New Roman"/>
                              </w:rPr>
                              <w:t xml:space="preserve">Latin America is the most dangerous region in the world. </w:t>
                            </w:r>
                            <w:r w:rsidR="00D31124">
                              <w:rPr>
                                <w:rFonts w:ascii="Times New Roman" w:hAnsi="Times New Roman" w:cs="Times New Roman"/>
                              </w:rPr>
                              <w:t>In Mexico, l</w:t>
                            </w:r>
                            <w:r>
                              <w:rPr>
                                <w:rFonts w:ascii="Times New Roman" w:hAnsi="Times New Roman" w:cs="Times New Roman"/>
                              </w:rPr>
                              <w:t>ife expectancy stagnated in</w:t>
                            </w:r>
                            <w:r w:rsidR="00D31124">
                              <w:rPr>
                                <w:rFonts w:ascii="Times New Roman" w:hAnsi="Times New Roman" w:cs="Times New Roman"/>
                              </w:rPr>
                              <w:t xml:space="preserve"> the decade 2000-10</w:t>
                            </w:r>
                            <w:r>
                              <w:rPr>
                                <w:rFonts w:ascii="Times New Roman" w:hAnsi="Times New Roman" w:cs="Times New Roman"/>
                              </w:rPr>
                              <w:t xml:space="preserve"> due to the unprecedented rise in homicides</w:t>
                            </w:r>
                            <w:r w:rsidR="00D31124">
                              <w:rPr>
                                <w:rFonts w:ascii="Times New Roman" w:hAnsi="Times New Roman" w:cs="Times New Roman"/>
                              </w:rPr>
                              <w:t xml:space="preserve"> after 2005</w:t>
                            </w:r>
                            <w:r>
                              <w:rPr>
                                <w:rFonts w:ascii="Times New Roman" w:hAnsi="Times New Roman" w:cs="Times New Roman"/>
                              </w:rPr>
                              <w:t xml:space="preserve"> and a continuous increase in diabetes mortality. At the state level, the effect of violence was such that Mexican states lost life expectancy gains in the period 2005-10.  </w:t>
                            </w:r>
                          </w:p>
                          <w:p w14:paraId="039D2063" w14:textId="77777777" w:rsidR="00DE7EE0" w:rsidRPr="00556473" w:rsidRDefault="00DE7EE0" w:rsidP="00556473">
                            <w:pPr>
                              <w:rPr>
                                <w:rFonts w:ascii="Times New Roman" w:hAnsi="Times New Roman" w:cs="Times New Roman"/>
                              </w:rPr>
                            </w:pPr>
                          </w:p>
                          <w:p w14:paraId="3DF02EE9" w14:textId="493CD66B" w:rsidR="00DE7EE0" w:rsidRDefault="00DE7EE0" w:rsidP="00556473">
                            <w:pPr>
                              <w:rPr>
                                <w:rFonts w:ascii="Times New Roman" w:hAnsi="Times New Roman" w:cs="Times New Roman"/>
                                <w:b/>
                              </w:rPr>
                            </w:pPr>
                            <w:r w:rsidRPr="00556473">
                              <w:rPr>
                                <w:rFonts w:ascii="Times New Roman" w:hAnsi="Times New Roman" w:cs="Times New Roman"/>
                                <w:b/>
                              </w:rPr>
                              <w:t>What this study adds?</w:t>
                            </w:r>
                          </w:p>
                          <w:p w14:paraId="3DFAB0E5" w14:textId="34B2D57E" w:rsidR="00037C6E" w:rsidRPr="00037C6E" w:rsidRDefault="00037C6E" w:rsidP="00556473">
                            <w:pPr>
                              <w:rPr>
                                <w:rFonts w:ascii="Times New Roman" w:hAnsi="Times New Roman" w:cs="Times New Roman"/>
                              </w:rPr>
                            </w:pPr>
                            <w:r w:rsidRPr="00037C6E">
                              <w:rPr>
                                <w:rFonts w:ascii="Times New Roman" w:hAnsi="Times New Roman" w:cs="Times New Roman"/>
                              </w:rPr>
                              <w:t xml:space="preserve">Lifespan variation is an important dimension of population health that </w:t>
                            </w:r>
                            <w:r>
                              <w:rPr>
                                <w:rFonts w:ascii="Times New Roman" w:hAnsi="Times New Roman" w:cs="Times New Roman"/>
                              </w:rPr>
                              <w:t>expresses heterogeneity in lifetimes at the population level and individual uncertainty in the timing of death. Analyzing life expectancy and lifespan variation simultaneously</w:t>
                            </w:r>
                            <w:r w:rsidR="00D31124">
                              <w:rPr>
                                <w:rFonts w:ascii="Times New Roman" w:hAnsi="Times New Roman" w:cs="Times New Roman"/>
                              </w:rPr>
                              <w:t xml:space="preserve"> allowed us to disclose that the</w:t>
                            </w:r>
                            <w:r>
                              <w:rPr>
                                <w:rFonts w:ascii="Times New Roman" w:hAnsi="Times New Roman" w:cs="Times New Roman"/>
                              </w:rPr>
                              <w:t xml:space="preserve"> Mexican population not only is living less on average but also facing more uncertainty in their age at death due to the increase in homicidal violence. </w:t>
                            </w:r>
                            <w:r w:rsidR="00D31124">
                              <w:rPr>
                                <w:rFonts w:ascii="Times New Roman" w:hAnsi="Times New Roman" w:cs="Times New Roman"/>
                              </w:rPr>
                              <w:t xml:space="preserve">As a </w:t>
                            </w:r>
                            <w:r w:rsidR="003811B1">
                              <w:rPr>
                                <w:rFonts w:ascii="Times New Roman" w:hAnsi="Times New Roman" w:cs="Times New Roman"/>
                              </w:rPr>
                              <w:t>result,</w:t>
                            </w:r>
                            <w:r w:rsidR="00D31124">
                              <w:rPr>
                                <w:rFonts w:ascii="Times New Roman" w:hAnsi="Times New Roman" w:cs="Times New Roman"/>
                              </w:rPr>
                              <w:t xml:space="preserve"> inequality in lifespans has not declined.</w:t>
                            </w:r>
                          </w:p>
                          <w:p w14:paraId="5860B59D" w14:textId="77777777" w:rsidR="00DE7EE0" w:rsidRDefault="00DE7EE0"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margin-left:-.6pt;margin-top:17.6pt;width:469.2pt;height:251.15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">
                <v:textbox>
                  <w:txbxContent>
                    <w:p w14:paraId="4DA78DC0" w14:textId="77777777" w:rsidR="00DE7EE0" w:rsidRPr="00556473" w:rsidRDefault="00DE7EE0"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DE7EE0" w:rsidRPr="00556473" w:rsidRDefault="00037C6E" w:rsidP="00556473">
                      <w:pPr>
                        <w:rPr>
                          <w:rFonts w:ascii="Times New Roman" w:hAnsi="Times New Roman" w:cs="Times New Roman"/>
                        </w:rPr>
                      </w:pPr>
                      <w:r>
                        <w:rPr>
                          <w:rFonts w:ascii="Times New Roman" w:hAnsi="Times New Roman" w:cs="Times New Roman"/>
                        </w:rPr>
                        <w:t xml:space="preserve">Latin America is the most dangerous region in the world. </w:t>
                      </w:r>
                      <w:r w:rsidR="00D31124">
                        <w:rPr>
                          <w:rFonts w:ascii="Times New Roman" w:hAnsi="Times New Roman" w:cs="Times New Roman"/>
                        </w:rPr>
                        <w:t>In Mexico, l</w:t>
                      </w:r>
                      <w:r>
                        <w:rPr>
                          <w:rFonts w:ascii="Times New Roman" w:hAnsi="Times New Roman" w:cs="Times New Roman"/>
                        </w:rPr>
                        <w:t>ife expectancy stagnated in</w:t>
                      </w:r>
                      <w:r w:rsidR="00D31124">
                        <w:rPr>
                          <w:rFonts w:ascii="Times New Roman" w:hAnsi="Times New Roman" w:cs="Times New Roman"/>
                        </w:rPr>
                        <w:t xml:space="preserve"> the decade 2000-10</w:t>
                      </w:r>
                      <w:r>
                        <w:rPr>
                          <w:rFonts w:ascii="Times New Roman" w:hAnsi="Times New Roman" w:cs="Times New Roman"/>
                        </w:rPr>
                        <w:t xml:space="preserve"> due to the unprecedented rise in homicides</w:t>
                      </w:r>
                      <w:r w:rsidR="00D31124">
                        <w:rPr>
                          <w:rFonts w:ascii="Times New Roman" w:hAnsi="Times New Roman" w:cs="Times New Roman"/>
                        </w:rPr>
                        <w:t xml:space="preserve"> after 2005</w:t>
                      </w:r>
                      <w:r>
                        <w:rPr>
                          <w:rFonts w:ascii="Times New Roman" w:hAnsi="Times New Roman" w:cs="Times New Roman"/>
                        </w:rPr>
                        <w:t xml:space="preserve"> and a continuous increase in diabetes mortality. At the state level, the effect of violence was such that Mexican states lost life expectancy gains in the period 2005-10.  </w:t>
                      </w:r>
                    </w:p>
                    <w:p w14:paraId="039D2063" w14:textId="77777777" w:rsidR="00DE7EE0" w:rsidRPr="00556473" w:rsidRDefault="00DE7EE0" w:rsidP="00556473">
                      <w:pPr>
                        <w:rPr>
                          <w:rFonts w:ascii="Times New Roman" w:hAnsi="Times New Roman" w:cs="Times New Roman"/>
                        </w:rPr>
                      </w:pPr>
                    </w:p>
                    <w:p w14:paraId="3DF02EE9" w14:textId="493CD66B" w:rsidR="00DE7EE0" w:rsidRDefault="00DE7EE0" w:rsidP="00556473">
                      <w:pPr>
                        <w:rPr>
                          <w:rFonts w:ascii="Times New Roman" w:hAnsi="Times New Roman" w:cs="Times New Roman"/>
                          <w:b/>
                        </w:rPr>
                      </w:pPr>
                      <w:r w:rsidRPr="00556473">
                        <w:rPr>
                          <w:rFonts w:ascii="Times New Roman" w:hAnsi="Times New Roman" w:cs="Times New Roman"/>
                          <w:b/>
                        </w:rPr>
                        <w:t>What this study adds?</w:t>
                      </w:r>
                    </w:p>
                    <w:p w14:paraId="3DFAB0E5" w14:textId="34B2D57E" w:rsidR="00037C6E" w:rsidRPr="00037C6E" w:rsidRDefault="00037C6E" w:rsidP="00556473">
                      <w:pPr>
                        <w:rPr>
                          <w:rFonts w:ascii="Times New Roman" w:hAnsi="Times New Roman" w:cs="Times New Roman"/>
                        </w:rPr>
                      </w:pPr>
                      <w:r w:rsidRPr="00037C6E">
                        <w:rPr>
                          <w:rFonts w:ascii="Times New Roman" w:hAnsi="Times New Roman" w:cs="Times New Roman"/>
                        </w:rPr>
                        <w:t xml:space="preserve">Lifespan variation is an important dimension of population health that </w:t>
                      </w:r>
                      <w:r>
                        <w:rPr>
                          <w:rFonts w:ascii="Times New Roman" w:hAnsi="Times New Roman" w:cs="Times New Roman"/>
                        </w:rPr>
                        <w:t>expresses heterogeneity in lifetimes at the population level and individual uncertainty in the timing of death. Analyzing life expectancy and lifespan variation simultaneously</w:t>
                      </w:r>
                      <w:r w:rsidR="00D31124">
                        <w:rPr>
                          <w:rFonts w:ascii="Times New Roman" w:hAnsi="Times New Roman" w:cs="Times New Roman"/>
                        </w:rPr>
                        <w:t xml:space="preserve"> allowed us to disclose that the</w:t>
                      </w:r>
                      <w:r>
                        <w:rPr>
                          <w:rFonts w:ascii="Times New Roman" w:hAnsi="Times New Roman" w:cs="Times New Roman"/>
                        </w:rPr>
                        <w:t xml:space="preserve"> Mexican population not only is living less on average but also facing more uncertainty in their age at death due to the increase in homicidal violence. </w:t>
                      </w:r>
                      <w:r w:rsidR="00D31124">
                        <w:rPr>
                          <w:rFonts w:ascii="Times New Roman" w:hAnsi="Times New Roman" w:cs="Times New Roman"/>
                        </w:rPr>
                        <w:t xml:space="preserve">As a </w:t>
                      </w:r>
                      <w:r w:rsidR="003811B1">
                        <w:rPr>
                          <w:rFonts w:ascii="Times New Roman" w:hAnsi="Times New Roman" w:cs="Times New Roman"/>
                        </w:rPr>
                        <w:t>result,</w:t>
                      </w:r>
                      <w:r w:rsidR="00D31124">
                        <w:rPr>
                          <w:rFonts w:ascii="Times New Roman" w:hAnsi="Times New Roman" w:cs="Times New Roman"/>
                        </w:rPr>
                        <w:t xml:space="preserve"> inequality in lifespans has not declined.</w:t>
                      </w:r>
                    </w:p>
                    <w:p w14:paraId="5860B59D" w14:textId="77777777" w:rsidR="00DE7EE0" w:rsidRDefault="00DE7EE0" w:rsidP="00556473">
                      <w:pPr>
                        <w:rPr>
                          <w:rFonts w:ascii="Times New Roman" w:hAnsi="Times New Roman" w:cs="Times New Roman"/>
                          <w:b/>
                        </w:rPr>
                      </w:pPr>
                    </w:p>
                  </w:txbxContent>
                </v:textbox>
                <w10:wrap type="through" anchorx="margin"/>
              </v:shape>
            </w:pict>
          </mc:Fallback>
        </mc:AlternateContent>
      </w:r>
    </w:p>
    <w:p w14:paraId="1F4540E6" w14:textId="28E2C2D1" w:rsidR="00CC0A4A" w:rsidRPr="00556473" w:rsidRDefault="00556473" w:rsidP="00556473">
      <w:pPr>
        <w:rPr>
          <w:rFonts w:ascii="Times New Roman" w:hAnsi="Times New Roman" w:cs="Times New Roman"/>
          <w:sz w:val="24"/>
          <w:szCs w:val="24"/>
        </w:rPr>
      </w:pPr>
      <w:r>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r w:rsidR="00611D68">
        <w:rPr>
          <w:rFonts w:ascii="Times New Roman" w:hAnsi="Times New Roman" w:cs="Times New Roman"/>
          <w:b/>
        </w:rPr>
        <w:t xml:space="preserve"> </w:t>
      </w:r>
      <w:r>
        <w:rPr>
          <w:rFonts w:ascii="Times New Roman" w:hAnsi="Times New Roman" w:cs="Times New Roman"/>
          <w:b/>
        </w:rPr>
        <w:t>[~ 4400 words</w:t>
      </w:r>
      <w:r w:rsidR="000A204A">
        <w:rPr>
          <w:rFonts w:ascii="Times New Roman" w:hAnsi="Times New Roman" w:cs="Times New Roman"/>
          <w:b/>
        </w:rPr>
        <w:t>, 2830 now</w:t>
      </w:r>
      <w:r>
        <w:rPr>
          <w:rFonts w:ascii="Times New Roman" w:hAnsi="Times New Roman" w:cs="Times New Roman"/>
          <w:b/>
        </w:rPr>
        <w:t>]</w:t>
      </w:r>
    </w:p>
    <w:p w14:paraId="3ED78674" w14:textId="6ADA62BC"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w:t>
      </w:r>
      <w:bookmarkStart w:id="0" w:name="_GoBack"/>
      <w:bookmarkEnd w:id="0"/>
      <w:r w:rsidR="000C4693">
        <w:rPr>
          <w:rFonts w:ascii="Times New Roman" w:hAnsi="Times New Roman" w:cs="Times New Roman"/>
        </w:rPr>
        <w:t xml:space="preserve">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3A70AF71"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expresses a fundamental inequality </w:t>
      </w:r>
      <w:r w:rsidR="003D32CF">
        <w:rPr>
          <w:rFonts w:ascii="Times New Roman" w:hAnsi="Times New Roman" w:cs="Times New Roman"/>
        </w:rPr>
        <w:t>among</w:t>
      </w:r>
      <w:r w:rsidR="00DF62C2">
        <w:rPr>
          <w:rFonts w:ascii="Times New Roman" w:hAnsi="Times New Roman" w:cs="Times New Roman"/>
        </w:rPr>
        <w:t xml:space="preserve"> individuals</w:t>
      </w:r>
      <w:r w:rsidR="002F639F">
        <w:rPr>
          <w:rFonts w:ascii="Times New Roman" w:hAnsi="Times New Roman" w:cs="Times New Roman"/>
        </w:rPr>
        <w:t xml:space="preserve"> at the population level and uncertainty in lifetime at the individual level</w:t>
      </w:r>
      <w:r w:rsidR="00012438">
        <w:rPr>
          <w:rFonts w:ascii="Times New Roman" w:hAnsi="Times New Roman" w:cs="Times New Roman"/>
        </w:rPr>
        <w:t>,</w:t>
      </w:r>
      <w:r w:rsidR="00DF62C2">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Tuljapurkar&lt;/Author&gt;&lt;Year&gt;2010&lt;/Year&gt;&lt;RecNum&gt;104&lt;/RecNum&gt;&lt;DisplayText&gt;&lt;style face="superscript"&gt;9&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012438" w:rsidRPr="00012438">
        <w:rPr>
          <w:rFonts w:ascii="Times New Roman" w:hAnsi="Times New Roman" w:cs="Times New Roman"/>
          <w:noProof/>
          <w:vertAlign w:val="superscript"/>
        </w:rPr>
        <w:t>9</w:t>
      </w:r>
      <w:r w:rsidR="00DF62C2">
        <w:rPr>
          <w:rFonts w:ascii="Times New Roman" w:hAnsi="Times New Roman" w:cs="Times New Roman"/>
        </w:rPr>
        <w:fldChar w:fldCharType="end"/>
      </w:r>
      <w:r w:rsidR="00DF62C2">
        <w:rPr>
          <w:rFonts w:ascii="Times New Roman" w:hAnsi="Times New Roman" w:cs="Times New Roman"/>
        </w:rPr>
        <w:t xml:space="preserve"> </w:t>
      </w:r>
      <w:r w:rsidR="00012438">
        <w:rPr>
          <w:rFonts w:ascii="Times New Roman" w:hAnsi="Times New Roman" w:cs="Times New Roman"/>
        </w:rPr>
        <w:t xml:space="preserve">and </w:t>
      </w:r>
      <w:r w:rsidR="00DF62C2">
        <w:rPr>
          <w:rFonts w:ascii="Times New Roman" w:hAnsi="Times New Roman" w:cs="Times New Roman"/>
        </w:rPr>
        <w:t xml:space="preserve">it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 expectancy increases, variation 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some evidence suggest</w:t>
      </w:r>
      <w:r w:rsidR="00486385">
        <w:rPr>
          <w:rFonts w:ascii="Times New Roman" w:hAnsi="Times New Roman" w:cs="Times New Roman"/>
        </w:rPr>
        <w:t>s</w:t>
      </w:r>
      <w:r w:rsidR="00540C98">
        <w:rPr>
          <w:rFonts w:ascii="Times New Roman" w:hAnsi="Times New Roman" w:cs="Times New Roman"/>
        </w:rPr>
        <w:t xml:space="preserve"> that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3A3F3346"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variation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w:t>
      </w:r>
      <w:r w:rsidR="0021742B">
        <w:rPr>
          <w:rFonts w:ascii="Times New Roman" w:hAnsi="Times New Roman" w:cs="Times New Roman"/>
        </w:rPr>
        <w:lastRenderedPageBreak/>
        <w:t>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tates 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For instance, states in 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On the other hand, there have been mortality improvements in the country at younger ages</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priority since the 1990s (e.g., birth-related 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7C6A3D0D"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403FD3">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 increasing lifespan variabi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629FE223" w14:textId="74C132C1"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upel&lt;/Author&gt;&lt;Year&gt;2003&lt;/Year&gt;&lt;RecNum&gt;22&lt;/RecNum&gt;&lt;DisplayText&gt;&lt;style face="superscript"&gt;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xml:space="preserve">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 xml:space="preserve">allows us to </w:t>
      </w:r>
      <w:r w:rsidR="009773F0">
        <w:rPr>
          <w:rFonts w:ascii="Times New Roman" w:eastAsiaTheme="minorEastAsia" w:hAnsi="Times New Roman" w:cs="Times New Roman"/>
        </w:rPr>
        <w:t xml:space="preserve">thoroughly </w:t>
      </w:r>
      <w:r>
        <w:rPr>
          <w:rFonts w:ascii="Times New Roman" w:eastAsiaTheme="minorEastAsia" w:hAnsi="Times New Roman" w:cs="Times New Roman"/>
        </w:rPr>
        <w:t>analyze</w:t>
      </w:r>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r w:rsidR="009773F0">
        <w:rPr>
          <w:rFonts w:ascii="Times New Roman" w:eastAsiaTheme="minorEastAsia" w:hAnsi="Times New Roman" w:cs="Times New Roman"/>
        </w:rPr>
        <w:t>as</w:t>
      </w:r>
      <w:r w:rsidR="007650FB">
        <w:rPr>
          <w:rFonts w:ascii="Times New Roman" w:eastAsiaTheme="minorEastAsia" w:hAnsi="Times New Roman" w:cs="Times New Roman"/>
        </w:rPr>
        <w:t xml:space="preserve"> it quantifies the average life expectancy loss attributable to death</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w:t>
      </w:r>
      <w:r w:rsidR="00C85599">
        <w:rPr>
          <w:rFonts w:ascii="Times New Roman" w:hAnsi="Times New Roman" w:cs="Times New Roman"/>
        </w:rPr>
        <w:lastRenderedPageBreak/>
        <w:t>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05C5F23"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INEGI&lt;/Author&gt;&lt;Year&gt;2017&lt;/Year&gt;&lt;RecNum&gt;93&lt;/RecNum&gt;&lt;DisplayText&gt;&lt;style face="superscript"&gt;23&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3</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16E4CD88"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 2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 27&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012438" w:rsidRPr="00012438">
        <w:rPr>
          <w:rFonts w:ascii="Times New Roman" w:hAnsi="Times New Roman" w:cs="Times New Roman"/>
          <w:noProof/>
          <w:vertAlign w:val="superscript"/>
        </w:rPr>
        <w:t>26 27</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012438" w:rsidRPr="00012438">
        <w:rPr>
          <w:rFonts w:ascii="Times New Roman" w:hAnsi="Times New Roman" w:cs="Times New Roman"/>
          <w:noProof/>
          <w:vertAlign w:val="superscript"/>
        </w:rPr>
        <w:t>26</w:t>
      </w:r>
      <w:r w:rsidR="004218ED">
        <w:rPr>
          <w:rFonts w:ascii="Times New Roman" w:hAnsi="Times New Roman" w:cs="Times New Roman"/>
        </w:rPr>
        <w:fldChar w:fldCharType="end"/>
      </w:r>
    </w:p>
    <w:p w14:paraId="00D2A15F" w14:textId="47C255EE"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3DDDFCBF"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lastRenderedPageBreak/>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rías&lt;/Author&gt;&lt;Year&gt;2017&lt;/Year&gt;&lt;RecNum&gt;113&lt;/RecNum&gt;&lt;DisplayText&gt;&lt;style face="superscript"&gt;28&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28</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w:t>
      </w:r>
      <w:r w:rsidR="006B7362">
        <w:rPr>
          <w:rFonts w:ascii="Times New Roman" w:hAnsi="Times New Roman" w:cs="Times New Roman"/>
        </w:rPr>
        <w:t>,</w:t>
      </w:r>
      <w:r w:rsidR="00842F0B">
        <w:rPr>
          <w:rFonts w:ascii="Times New Roman" w:hAnsi="Times New Roman" w:cs="Times New Roman"/>
        </w:rPr>
        <w:t xml:space="preserve">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03BAB2E2"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 to analyze lifespan variability</w:t>
      </w:r>
      <w:r w:rsidR="00C84930">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3&lt;/Year&gt;&lt;RecNum&gt;9&lt;/RecNum&gt;&lt;DisplayText&gt;&lt;style face="superscript"&gt;8 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8 29</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It is defined as the average remaining life expectancy when death occurs,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upel&lt;/Author&gt;&lt;Year&gt;2003&lt;/Year&gt;&lt;RecNum&gt;22&lt;/RecNum&gt;&lt;DisplayText&gt;&lt;style face="superscript"&gt;13 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3 21</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 xml:space="preserve">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1082CF1F" w:rsidR="00CC0A4A" w:rsidRPr="00AD15FB" w:rsidRDefault="00A5046F"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xml:space="preserve">=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0FEC27F2"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433C6C">
        <w:rPr>
          <w:rFonts w:ascii="Times New Roman" w:eastAsiaTheme="minorEastAsia" w:hAnsi="Times New Roman" w:cs="Times New Roman"/>
        </w:rPr>
        <w:t xml:space="preserve">variance, </w:t>
      </w:r>
      <w:r w:rsidR="00CC0A4A" w:rsidRPr="00AD15FB">
        <w:rPr>
          <w:rFonts w:ascii="Times New Roman" w:eastAsiaTheme="minorEastAsia" w:hAnsi="Times New Roman" w:cs="Times New Roman"/>
        </w:rPr>
        <w:t>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9</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lastRenderedPageBreak/>
        <w:t>Demographic and statistical methods</w:t>
      </w:r>
    </w:p>
    <w:p w14:paraId="3A45905D" w14:textId="0EC9F571"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B3CF724" w:rsidR="008E1F58" w:rsidRDefault="00766699" w:rsidP="008E1F58">
      <w:pPr>
        <w:spacing w:line="480" w:lineRule="auto"/>
        <w:ind w:firstLine="720"/>
        <w:jc w:val="both"/>
      </w:pPr>
      <w:r>
        <w:rPr>
          <w:rFonts w:ascii="Times New Roman" w:eastAsiaTheme="minorEastAsia" w:hAnsi="Times New Roman" w:cs="Times New Roman"/>
        </w:rPr>
        <w:t xml:space="preserve">As expected, results for males show the largest impact of homicides on life expectancy and life 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50913AF7"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ecific contributions (in years), while the length of the bars correspond to cause-specific contributions by age (also in years). Overall cause-specific contributions across all ages are shown in the panel’s legend in parenthesis</w:t>
      </w:r>
      <w:r w:rsidR="00C12FF7">
        <w:rPr>
          <w:rFonts w:ascii="Times New Roman" w:eastAsiaTheme="minorEastAsia" w:hAnsi="Times New Roman" w:cs="Times New Roman"/>
        </w:rPr>
        <w:t xml:space="preserve"> (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6E493EE2" w:rsidR="00714F65" w:rsidRDefault="009221FB" w:rsidP="000E55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mong men, l</w:t>
      </w:r>
      <w:r w:rsidR="00FB260F">
        <w:rPr>
          <w:rFonts w:ascii="Times New Roman" w:eastAsiaTheme="minorEastAsia" w:hAnsi="Times New Roman" w:cs="Times New Roman"/>
        </w:rPr>
        <w:t xml:space="preserve">ife expectancy </w:t>
      </w:r>
      <w:r>
        <w:rPr>
          <w:rFonts w:ascii="Times New Roman" w:eastAsiaTheme="minorEastAsia" w:hAnsi="Times New Roman" w:cs="Times New Roman"/>
        </w:rPr>
        <w:t xml:space="preserve">at birth </w:t>
      </w:r>
      <w:r w:rsidR="00FB260F">
        <w:rPr>
          <w:rFonts w:ascii="Times New Roman" w:eastAsiaTheme="minorEastAsia" w:hAnsi="Times New Roman" w:cs="Times New Roman"/>
        </w:rPr>
        <w:t xml:space="preserve">increased </w:t>
      </w:r>
      <w:r>
        <w:rPr>
          <w:rFonts w:ascii="Times New Roman" w:eastAsiaTheme="minorEastAsia" w:hAnsi="Times New Roman" w:cs="Times New Roman"/>
        </w:rPr>
        <w:t>about twice as fast in 1995-2005 (2.1</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1.05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 xml:space="preserve">ed </w:t>
      </w:r>
      <w:r w:rsidR="00D60944">
        <w:rPr>
          <w:rFonts w:ascii="Times New Roman" w:eastAsiaTheme="minorEastAsia" w:hAnsi="Times New Roman" w:cs="Times New Roman"/>
        </w:rPr>
        <w:lastRenderedPageBreak/>
        <w:t>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6D2C6C">
        <w:rPr>
          <w:rFonts w:ascii="Times New Roman" w:eastAsiaTheme="minorEastAsia" w:hAnsi="Times New Roman" w:cs="Times New Roman"/>
        </w:rPr>
        <w:t xml:space="preserve">(0.45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49659E">
        <w:rPr>
          <w:rFonts w:ascii="Times New Roman" w:eastAsiaTheme="minorEastAsia" w:hAnsi="Times New Roman" w:cs="Times New Roman"/>
        </w:rPr>
        <w:t>78</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3455BB">
        <w:rPr>
          <w:rFonts w:ascii="Times New Roman" w:eastAsiaTheme="minorEastAsia" w:hAnsi="Times New Roman" w:cs="Times New Roman"/>
        </w:rPr>
        <w:t xml:space="preserve"> (-0.27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1.3 years in 1995-2005 </w:t>
      </w:r>
      <w:r w:rsidR="000E5565">
        <w:rPr>
          <w:rFonts w:ascii="Times New Roman" w:eastAsiaTheme="minorEastAsia" w:hAnsi="Times New Roman" w:cs="Times New Roman"/>
        </w:rPr>
        <w:t>and by an additional 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r w:rsidR="00714F65">
        <w:rPr>
          <w:rFonts w:ascii="Times New Roman" w:eastAsiaTheme="minorEastAsia" w:hAnsi="Times New Roman" w:cs="Times New Roman"/>
        </w:rPr>
        <w:t xml:space="preserve">due to 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 xml:space="preserve">infectious and respiratory </w:t>
      </w:r>
      <w:commentRangeStart w:id="1"/>
      <w:r w:rsidR="002B24D2">
        <w:rPr>
          <w:rFonts w:ascii="Times New Roman" w:hAnsi="Times New Roman" w:cs="Times New Roman"/>
        </w:rPr>
        <w:t>diseases</w:t>
      </w:r>
      <w:commentRangeEnd w:id="1"/>
      <w:r w:rsidR="006E2894">
        <w:rPr>
          <w:rStyle w:val="CommentReference"/>
        </w:rPr>
        <w:commentReference w:id="1"/>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70A6F1DD" w:rsidR="00821A9E" w:rsidRDefault="00753F17" w:rsidP="00C7225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an variation reduced by about 1.21 years between 1995 (16.52) and 2005 (15.31)</w:t>
      </w:r>
      <w:r w:rsidR="00670A82">
        <w:rPr>
          <w:rFonts w:ascii="Times New Roman" w:eastAsiaTheme="minorEastAsia" w:hAnsi="Times New Roman" w:cs="Times New Roman"/>
        </w:rPr>
        <w:t xml:space="preserve"> indicating </w:t>
      </w:r>
      <w:r w:rsidR="00877607">
        <w:rPr>
          <w:rFonts w:ascii="Times New Roman" w:eastAsiaTheme="minorEastAsia" w:hAnsi="Times New Roman" w:cs="Times New Roman"/>
        </w:rPr>
        <w:t>that</w:t>
      </w:r>
      <w:commentRangeStart w:id="2"/>
      <w:r w:rsidR="00877607">
        <w:rPr>
          <w:rFonts w:ascii="Times New Roman" w:eastAsiaTheme="minorEastAsia" w:hAnsi="Times New Roman" w:cs="Times New Roman"/>
        </w:rPr>
        <w:t xml:space="preserve"> …</w:t>
      </w:r>
      <w:commentRangeEnd w:id="2"/>
      <w:r w:rsidR="00877607">
        <w:rPr>
          <w:rStyle w:val="CommentReference"/>
        </w:rPr>
        <w:commentReference w:id="2"/>
      </w:r>
      <w:r w:rsidR="007D46A2">
        <w:rPr>
          <w:rFonts w:ascii="Times New Roman" w:eastAsiaTheme="minorEastAsia" w:hAnsi="Times New Roman" w:cs="Times New Roman"/>
        </w:rPr>
        <w:t xml:space="preserve">  </w:t>
      </w:r>
      <w:r w:rsidR="004C5111">
        <w:rPr>
          <w:rFonts w:ascii="Times New Roman" w:eastAsiaTheme="minorEastAsia" w:hAnsi="Times New Roman" w:cs="Times New Roman"/>
        </w:rPr>
        <w:t xml:space="preserve">Although life span variation also declined between 2005 and 2015 (-0.53),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about twice as large </w:t>
      </w:r>
      <w:r w:rsidR="00F03235">
        <w:rPr>
          <w:rFonts w:ascii="Times New Roman" w:eastAsiaTheme="minorEastAsia" w:hAnsi="Times New Roman" w:cs="Times New Roman"/>
        </w:rPr>
        <w:t xml:space="preserve">as </w:t>
      </w:r>
      <w:r w:rsidR="002F1B38">
        <w:rPr>
          <w:rFonts w:ascii="Times New Roman" w:eastAsiaTheme="minorEastAsia" w:hAnsi="Times New Roman" w:cs="Times New Roman"/>
        </w:rPr>
        <w:t>tha</w:t>
      </w:r>
      <w:r w:rsidR="00F03235">
        <w:rPr>
          <w:rFonts w:ascii="Times New Roman" w:eastAsiaTheme="minorEastAsia" w:hAnsi="Times New Roman" w:cs="Times New Roman"/>
        </w:rPr>
        <w:t>t</w:t>
      </w:r>
      <w:r w:rsidR="002F1B38">
        <w:rPr>
          <w:rFonts w:ascii="Times New Roman" w:eastAsiaTheme="minorEastAsia" w:hAnsi="Times New Roman" w:cs="Times New Roman"/>
        </w:rPr>
        <w:t xml:space="preserve"> i</w:t>
      </w:r>
      <w:r w:rsidR="00BF5F73">
        <w:rPr>
          <w:rFonts w:ascii="Times New Roman" w:eastAsiaTheme="minorEastAsia" w:hAnsi="Times New Roman" w:cs="Times New Roman"/>
        </w:rPr>
        <w:t xml:space="preserve">n the following </w:t>
      </w:r>
      <w:r w:rsidR="002F1B38">
        <w:rPr>
          <w:rFonts w:ascii="Times New Roman" w:eastAsiaTheme="minorEastAsia" w:hAnsi="Times New Roman" w:cs="Times New Roman"/>
        </w:rPr>
        <w:t>decade</w:t>
      </w:r>
      <w:r w:rsidR="00BF5F73">
        <w:rPr>
          <w:rFonts w:ascii="Times New Roman" w:eastAsiaTheme="minorEastAsia" w:hAnsi="Times New Roman" w:cs="Times New Roman"/>
        </w:rPr>
        <w:t>, 2005-2015</w:t>
      </w:r>
      <w:r w:rsidR="00F03235">
        <w:rPr>
          <w:rFonts w:ascii="Times New Roman" w:eastAsiaTheme="minorEastAsia" w:hAnsi="Times New Roman" w:cs="Times New Roman"/>
        </w:rPr>
        <w:t xml:space="preserve"> (-1.21 vs -0.53)</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305655">
        <w:rPr>
          <w:rFonts w:ascii="Times New Roman" w:eastAsiaTheme="minorEastAsia" w:hAnsi="Times New Roman" w:cs="Times New Roman"/>
        </w:rPr>
        <w:t xml:space="preserve">In other words, male life span variation was barely reduced in recent times. </w:t>
      </w:r>
      <w:r w:rsidR="005A1F91" w:rsidRPr="00C72FBB">
        <w:rPr>
          <w:rFonts w:ascii="Times New Roman" w:eastAsiaTheme="minorEastAsia" w:hAnsi="Times New Roman" w:cs="Times New Roman"/>
        </w:rPr>
        <w:t>Because of the decline in other causes of death</w:t>
      </w:r>
      <w:r w:rsidR="005A1F91">
        <w:rPr>
          <w:rFonts w:ascii="Times New Roman" w:eastAsiaTheme="minorEastAsia" w:hAnsi="Times New Roman" w:cs="Times New Roman"/>
        </w:rPr>
        <w:t xml:space="preserve"> over the period</w:t>
      </w:r>
      <w:r w:rsidR="005A1F91" w:rsidRPr="00C72FBB">
        <w:rPr>
          <w:rFonts w:ascii="Times New Roman" w:eastAsiaTheme="minorEastAsia" w:hAnsi="Times New Roman" w:cs="Times New Roman"/>
        </w:rPr>
        <w:t>, notably diabetes and ischemic heart disease at older ages and accidents and cirrhosis at younger ages,</w:t>
      </w:r>
      <w:r w:rsidR="005A1F91">
        <w:rPr>
          <w:rFonts w:ascii="Times New Roman" w:eastAsiaTheme="minorEastAsia" w:hAnsi="Times New Roman" w:cs="Times New Roman"/>
        </w:rPr>
        <w:t xml:space="preserve"> </w:t>
      </w:r>
      <w:r w:rsidR="005A1F91" w:rsidRPr="00C72FBB">
        <w:rPr>
          <w:rFonts w:ascii="Times New Roman" w:eastAsiaTheme="minorEastAsia" w:hAnsi="Times New Roman" w:cs="Times New Roman"/>
        </w:rPr>
        <w:t xml:space="preserve">life span variation </w:t>
      </w:r>
      <w:r w:rsidR="005A1F91">
        <w:rPr>
          <w:rFonts w:ascii="Times New Roman" w:eastAsiaTheme="minorEastAsia" w:hAnsi="Times New Roman" w:cs="Times New Roman"/>
        </w:rPr>
        <w:t>narrow</w:t>
      </w:r>
      <w:r w:rsidR="005A1F91" w:rsidRPr="00C72FBB">
        <w:rPr>
          <w:rFonts w:ascii="Times New Roman" w:eastAsiaTheme="minorEastAsia" w:hAnsi="Times New Roman" w:cs="Times New Roman"/>
        </w:rPr>
        <w:t xml:space="preserve">ed in </w:t>
      </w:r>
      <w:r w:rsidR="003C2485">
        <w:rPr>
          <w:rFonts w:ascii="Times New Roman" w:eastAsiaTheme="minorEastAsia" w:hAnsi="Times New Roman" w:cs="Times New Roman"/>
        </w:rPr>
        <w:t>both periods. As a result, life</w:t>
      </w:r>
      <w:r w:rsidR="005A1F91" w:rsidRPr="00C72FBB">
        <w:rPr>
          <w:rFonts w:ascii="Times New Roman" w:eastAsiaTheme="minorEastAsia" w:hAnsi="Times New Roman" w:cs="Times New Roman"/>
        </w:rPr>
        <w:t xml:space="preserve">span variation had a </w:t>
      </w:r>
      <w:r w:rsidR="003C2485" w:rsidRPr="00C72FBB">
        <w:rPr>
          <w:rFonts w:ascii="Times New Roman" w:eastAsiaTheme="minorEastAsia" w:hAnsi="Times New Roman" w:cs="Times New Roman"/>
        </w:rPr>
        <w:t>continuous</w:t>
      </w:r>
      <w:r w:rsidR="005A1F91" w:rsidRPr="00C72FBB">
        <w:rPr>
          <w:rFonts w:ascii="Times New Roman" w:eastAsiaTheme="minorEastAsia" w:hAnsi="Times New Roman" w:cs="Times New Roman"/>
        </w:rPr>
        <w:t xml:space="preserve"> decline over time albeit at a slower pace </w:t>
      </w:r>
      <w:r w:rsidR="005A1F91">
        <w:rPr>
          <w:rFonts w:ascii="Times New Roman" w:eastAsiaTheme="minorEastAsia" w:hAnsi="Times New Roman" w:cs="Times New Roman"/>
        </w:rPr>
        <w:t>in</w:t>
      </w:r>
      <w:r w:rsidR="005A1F91" w:rsidRPr="00C72FBB">
        <w:rPr>
          <w:rFonts w:ascii="Times New Roman" w:eastAsiaTheme="minorEastAsia" w:hAnsi="Times New Roman" w:cs="Times New Roman"/>
        </w:rPr>
        <w:t xml:space="preserve"> 2005</w:t>
      </w:r>
      <w:r w:rsidR="005A1F91">
        <w:rPr>
          <w:rFonts w:ascii="Times New Roman" w:eastAsiaTheme="minorEastAsia" w:hAnsi="Times New Roman" w:cs="Times New Roman"/>
        </w:rPr>
        <w:t>-2015</w:t>
      </w:r>
      <w:r w:rsidR="005A1F91" w:rsidRPr="00C72FBB">
        <w:rPr>
          <w:rFonts w:ascii="Times New Roman" w:eastAsiaTheme="minorEastAsia" w:hAnsi="Times New Roman" w:cs="Times New Roman"/>
        </w:rPr>
        <w:t>.</w:t>
      </w:r>
      <w:r w:rsidR="005A1F91">
        <w:rPr>
          <w:rFonts w:ascii="Times New Roman" w:eastAsiaTheme="minorEastAsia" w:hAnsi="Times New Roman" w:cs="Times New Roman"/>
        </w:rPr>
        <w:t xml:space="preserve"> More specifically, 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clearly show that homicides and amenable 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 xml:space="preserve">span variation in 2005-201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lastRenderedPageBreak/>
        <w:t>a tipping point at around age 60-69</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xml:space="preserve">, </w:t>
      </w:r>
      <w:commentRangeStart w:id="3"/>
      <w:r w:rsidR="005A1F91">
        <w:rPr>
          <w:rFonts w:ascii="Times New Roman" w:eastAsiaTheme="minorEastAsia" w:hAnsi="Times New Roman" w:cs="Times New Roman"/>
        </w:rPr>
        <w:t>diabetes</w:t>
      </w:r>
      <w:commentRangeEnd w:id="3"/>
      <w:r w:rsidR="00CD472D">
        <w:rPr>
          <w:rStyle w:val="CommentReference"/>
        </w:rPr>
        <w:commentReference w:id="3"/>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variation</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 xml:space="preserve">This result underscores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variation. </w:t>
      </w:r>
      <w:r w:rsidR="00786F58">
        <w:rPr>
          <w:rFonts w:ascii="Times New Roman" w:eastAsiaTheme="minorEastAsia" w:hAnsi="Times New Roman" w:cs="Times New Roman"/>
        </w:rPr>
        <w:t>For example, h</w:t>
      </w:r>
      <w:r w:rsidR="00E3461A">
        <w:rPr>
          <w:rFonts w:ascii="Times New Roman" w:eastAsiaTheme="minorEastAsia" w:hAnsi="Times New Roman" w:cs="Times New Roman"/>
        </w:rPr>
        <w:t xml:space="preserve">omicides and conditions amenable to medical service account for most of the </w:t>
      </w:r>
      <w:r w:rsidR="008C09D6">
        <w:rPr>
          <w:rFonts w:ascii="Times New Roman" w:eastAsiaTheme="minorEastAsia" w:hAnsi="Times New Roman" w:cs="Times New Roman"/>
        </w:rPr>
        <w:t>reduction</w:t>
      </w:r>
      <w:r w:rsidR="00E3461A">
        <w:rPr>
          <w:rFonts w:ascii="Times New Roman" w:eastAsiaTheme="minorEastAsia" w:hAnsi="Times New Roman" w:cs="Times New Roman"/>
        </w:rPr>
        <w:t xml:space="preserv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w:t>
      </w:r>
      <w:r w:rsidR="004A32F8">
        <w:rPr>
          <w:rFonts w:ascii="Times New Roman" w:eastAsiaTheme="minorEastAsia" w:hAnsi="Times New Roman" w:cs="Times New Roman"/>
        </w:rPr>
        <w:t>(about</w:t>
      </w:r>
      <w:r w:rsidR="00E3461A">
        <w:rPr>
          <w:rFonts w:ascii="Times New Roman" w:eastAsiaTheme="minorEastAsia" w:hAnsi="Times New Roman" w:cs="Times New Roman"/>
        </w:rPr>
        <w:t xml:space="preserve"> -0.24 and -0.61</w:t>
      </w:r>
      <w:r w:rsidR="00DE2041">
        <w:rPr>
          <w:rFonts w:ascii="Times New Roman" w:eastAsiaTheme="minorEastAsia" w:hAnsi="Times New Roman" w:cs="Times New Roman"/>
        </w:rPr>
        <w:t xml:space="preserve"> years</w:t>
      </w:r>
      <w:r w:rsidR="004A32F8">
        <w:rPr>
          <w:rFonts w:ascii="Times New Roman" w:eastAsiaTheme="minorEastAsia" w:hAnsi="Times New Roman" w:cs="Times New Roman"/>
        </w:rPr>
        <w:t>,</w:t>
      </w:r>
      <w:r w:rsidR="00DE2041">
        <w:rPr>
          <w:rFonts w:ascii="Times New Roman" w:eastAsiaTheme="minorEastAsia" w:hAnsi="Times New Roman" w:cs="Times New Roman"/>
        </w:rPr>
        <w:t xml:space="preserve"> respectively</w:t>
      </w:r>
      <w:r w:rsidR="004A32F8">
        <w:rPr>
          <w:rFonts w:ascii="Times New Roman" w:eastAsiaTheme="minorEastAsia" w:hAnsi="Times New Roman" w:cs="Times New Roman"/>
        </w:rPr>
        <w:t xml:space="preserve">); however, between 2005 and 2015, </w:t>
      </w:r>
      <w:r w:rsidR="00532DD6">
        <w:rPr>
          <w:rFonts w:ascii="Times New Roman" w:eastAsiaTheme="minorEastAsia" w:hAnsi="Times New Roman" w:cs="Times New Roman"/>
        </w:rPr>
        <w:t xml:space="preserve">rising </w:t>
      </w:r>
      <w:r w:rsidR="004A32F8">
        <w:rPr>
          <w:rFonts w:ascii="Times New Roman" w:eastAsiaTheme="minorEastAsia" w:hAnsi="Times New Roman" w:cs="Times New Roman"/>
        </w:rPr>
        <w:t>homicide</w:t>
      </w:r>
      <w:r w:rsidR="00532DD6">
        <w:rPr>
          <w:rFonts w:ascii="Times New Roman" w:eastAsiaTheme="minorEastAsia" w:hAnsi="Times New Roman" w:cs="Times New Roman"/>
        </w:rPr>
        <w:t xml:space="preserve"> rate</w:t>
      </w:r>
      <w:r w:rsidR="004A32F8">
        <w:rPr>
          <w:rFonts w:ascii="Times New Roman" w:eastAsiaTheme="minorEastAsia" w:hAnsi="Times New Roman" w:cs="Times New Roman"/>
        </w:rPr>
        <w:t>s contributed to widening lifespan variation (about 0.16 years in ages below 60)</w:t>
      </w:r>
      <w:r w:rsidR="00DE2041">
        <w:rPr>
          <w:rFonts w:ascii="Times New Roman" w:eastAsiaTheme="minorEastAsia" w:hAnsi="Times New Roman" w:cs="Times New Roman"/>
        </w:rPr>
        <w:t>.</w:t>
      </w:r>
      <w:r w:rsidR="00C72FBB">
        <w:rPr>
          <w:rFonts w:ascii="Times New Roman" w:eastAsiaTheme="minorEastAsia" w:hAnsi="Times New Roman" w:cs="Times New Roman"/>
        </w:rPr>
        <w:t xml:space="preserve"> </w:t>
      </w:r>
      <w:r w:rsidR="00C7225E">
        <w:rPr>
          <w:rFonts w:ascii="Times New Roman" w:eastAsiaTheme="minorEastAsia" w:hAnsi="Times New Roman" w:cs="Times New Roman"/>
        </w:rPr>
        <w:t xml:space="preserve">For females, lifespan variation decreased </w:t>
      </w:r>
      <w:r w:rsidR="00B8633E">
        <w:rPr>
          <w:rFonts w:ascii="Times New Roman" w:eastAsiaTheme="minorEastAsia" w:hAnsi="Times New Roman" w:cs="Times New Roman"/>
        </w:rPr>
        <w:t>since 1995. M</w:t>
      </w:r>
      <w:r w:rsidR="00C7225E">
        <w:rPr>
          <w:rFonts w:ascii="Times New Roman" w:eastAsiaTheme="minorEastAsia" w:hAnsi="Times New Roman" w:cs="Times New Roman"/>
        </w:rPr>
        <w:t xml:space="preserve">ost of this </w:t>
      </w:r>
      <w:r w:rsidR="005A1F91">
        <w:rPr>
          <w:rFonts w:ascii="Times New Roman" w:eastAsiaTheme="minorEastAsia" w:hAnsi="Times New Roman" w:cs="Times New Roman"/>
        </w:rPr>
        <w:t xml:space="preserve">improvement </w:t>
      </w:r>
      <w:r w:rsidR="00C7225E">
        <w:rPr>
          <w:rFonts w:ascii="Times New Roman" w:eastAsiaTheme="minorEastAsia" w:hAnsi="Times New Roman" w:cs="Times New Roman"/>
        </w:rPr>
        <w:t xml:space="preserve">was due to progress in the first years of life and </w:t>
      </w:r>
      <w:r w:rsidR="005A1F91">
        <w:rPr>
          <w:rFonts w:ascii="Times New Roman" w:eastAsiaTheme="minorEastAsia" w:hAnsi="Times New Roman" w:cs="Times New Roman"/>
        </w:rPr>
        <w:t>to</w:t>
      </w:r>
      <w:r w:rsidR="00C7225E">
        <w:rPr>
          <w:rFonts w:ascii="Times New Roman" w:eastAsiaTheme="minorEastAsia" w:hAnsi="Times New Roman" w:cs="Times New Roman"/>
        </w:rPr>
        <w:t xml:space="preserve"> amenable causes</w:t>
      </w:r>
      <w:r w:rsidR="00787E6C">
        <w:rPr>
          <w:rFonts w:ascii="Times New Roman" w:eastAsiaTheme="minorEastAsia" w:hAnsi="Times New Roman" w:cs="Times New Roman"/>
        </w:rPr>
        <w:t xml:space="preserve"> of death</w:t>
      </w:r>
      <w:r w:rsidR="00C7225E">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6B6E9681"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birth and in </w:t>
      </w:r>
      <w:r w:rsidR="00B8633E">
        <w:rPr>
          <w:rFonts w:ascii="Times New Roman" w:eastAsiaTheme="minorEastAsia" w:hAnsi="Times New Roman" w:cs="Times New Roman"/>
        </w:rPr>
        <w:t>reducing life</w:t>
      </w:r>
      <w:r>
        <w:rPr>
          <w:rFonts w:ascii="Times New Roman" w:eastAsiaTheme="minorEastAsia" w:hAnsi="Times New Roman" w:cs="Times New Roman"/>
        </w:rPr>
        <w:t>span disparities.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s to facilitate interpretations of results, North, Central and South</w:t>
      </w:r>
      <w:r w:rsidR="00D36996">
        <w:rPr>
          <w:rFonts w:ascii="Times New Roman" w:eastAsiaTheme="minorEastAsia" w:hAnsi="Times New Roman" w:cs="Times New Roman"/>
        </w:rPr>
        <w:t xml:space="preserve"> </w:t>
      </w:r>
      <w:r w:rsidR="008E1F58">
        <w:rPr>
          <w:rFonts w:ascii="Times New Roman" w:eastAsiaTheme="minorEastAsia" w:hAnsi="Times New Roman" w:cs="Times New Roman"/>
        </w:rPr>
        <w:t>.</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s. First, life expectancy among males had a larger increase in 1995-2005 than in 2005-2015 across all states (panel A), with s</w:t>
      </w:r>
      <w:r w:rsidR="000401DA">
        <w:rPr>
          <w:rFonts w:ascii="Times New Roman" w:eastAsiaTheme="minorEastAsia" w:hAnsi="Times New Roman" w:cs="Times New Roman"/>
        </w:rPr>
        <w:t>ome states even experienc</w:t>
      </w:r>
      <w:r w:rsidR="00135876">
        <w:rPr>
          <w:rFonts w:ascii="Times New Roman" w:eastAsiaTheme="minorEastAsia" w:hAnsi="Times New Roman" w:cs="Times New Roman"/>
        </w:rPr>
        <w:t>ing</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C7225E">
        <w:rPr>
          <w:rFonts w:ascii="Times New Roman" w:eastAsiaTheme="minorEastAsia" w:hAnsi="Times New Roman" w:cs="Times New Roman"/>
        </w:rPr>
        <w:t>such as Chihuahua.</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variation (panel B) was reduced in </w:t>
      </w:r>
      <w:r w:rsidR="00135876">
        <w:rPr>
          <w:rFonts w:ascii="Times New Roman" w:eastAsiaTheme="minorEastAsia" w:hAnsi="Times New Roman" w:cs="Times New Roman"/>
        </w:rPr>
        <w:t xml:space="preserve">most states over the two decades, 1995-2005, except for states in the North. </w:t>
      </w:r>
      <w:r w:rsidR="00AC3979">
        <w:rPr>
          <w:rFonts w:ascii="Times New Roman" w:eastAsiaTheme="minorEastAsia" w:hAnsi="Times New Roman" w:cs="Times New Roman"/>
        </w:rPr>
        <w:t xml:space="preserve">For 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AC3979">
        <w:rPr>
          <w:rFonts w:ascii="Times New Roman" w:eastAsiaTheme="minorEastAsia" w:hAnsi="Times New Roman" w:cs="Times New Roman"/>
        </w:rPr>
        <w:t xml:space="preserve">reducing life span variation, particularly those in </w:t>
      </w:r>
      <w:r w:rsidR="000401DA">
        <w:rPr>
          <w:rFonts w:ascii="Times New Roman" w:eastAsiaTheme="minorEastAsia" w:hAnsi="Times New Roman" w:cs="Times New Roman"/>
        </w:rPr>
        <w:t>the South of the country such as Chiapas, Oaxaca and Puebla</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 xml:space="preserve">all states in the north had </w:t>
      </w:r>
      <w:r w:rsidR="00AC3979">
        <w:rPr>
          <w:rFonts w:ascii="Times New Roman" w:eastAsiaTheme="minorEastAsia" w:hAnsi="Times New Roman" w:cs="Times New Roman"/>
        </w:rPr>
        <w:lastRenderedPageBreak/>
        <w:t xml:space="preserve">very low reductions in lifespan disparity with </w:t>
      </w:r>
      <w:r w:rsidR="000401DA">
        <w:rPr>
          <w:rFonts w:ascii="Times New Roman" w:eastAsiaTheme="minorEastAsia" w:hAnsi="Times New Roman" w:cs="Times New Roman"/>
        </w:rPr>
        <w:t xml:space="preserve">two states </w:t>
      </w:r>
      <w:r w:rsidR="00AC3979">
        <w:rPr>
          <w:rFonts w:ascii="Times New Roman" w:eastAsiaTheme="minorEastAsia" w:hAnsi="Times New Roman" w:cs="Times New Roman"/>
        </w:rPr>
        <w:t xml:space="preserve">having a large </w:t>
      </w:r>
      <w:r w:rsidR="000401DA">
        <w:rPr>
          <w:rFonts w:ascii="Times New Roman" w:eastAsiaTheme="minorEastAsia" w:hAnsi="Times New Roman" w:cs="Times New Roman"/>
        </w:rPr>
        <w:t>increase</w:t>
      </w:r>
      <w:r w:rsidR="00AC3979">
        <w:rPr>
          <w:rFonts w:ascii="Times New Roman" w:eastAsiaTheme="minorEastAsia" w:hAnsi="Times New Roman" w:cs="Times New Roman"/>
        </w:rPr>
        <w:t xml:space="preserve"> </w:t>
      </w:r>
      <w:r w:rsidR="000401DA">
        <w:rPr>
          <w:rFonts w:ascii="Times New Roman" w:eastAsiaTheme="minorEastAsia" w:hAnsi="Times New Roman" w:cs="Times New Roman"/>
        </w:rPr>
        <w:t xml:space="preserve"> in lifespan</w:t>
      </w:r>
      <w:r w:rsidR="00AC3979">
        <w:rPr>
          <w:rFonts w:ascii="Times New Roman" w:eastAsiaTheme="minorEastAsia" w:hAnsi="Times New Roman" w:cs="Times New Roman"/>
        </w:rPr>
        <w:t xml:space="preserve"> variation (</w:t>
      </w:r>
      <w:r w:rsidR="000401DA">
        <w:rPr>
          <w:rFonts w:ascii="Times New Roman" w:eastAsiaTheme="minorEastAsia" w:hAnsi="Times New Roman" w:cs="Times New Roman"/>
        </w:rPr>
        <w:t xml:space="preserve">Chihuahua and Nuevo León </w:t>
      </w:r>
      <w:r w:rsidR="00AC3979">
        <w:rPr>
          <w:rFonts w:ascii="Times New Roman" w:eastAsiaTheme="minorEastAsia" w:hAnsi="Times New Roman" w:cs="Times New Roman"/>
        </w:rPr>
        <w:t>--</w:t>
      </w:r>
      <w:r w:rsidR="000401DA">
        <w:rPr>
          <w:rFonts w:ascii="Times New Roman" w:eastAsiaTheme="minorEastAsia" w:hAnsi="Times New Roman" w:cs="Times New Roman"/>
        </w:rPr>
        <w:t>both bordering with Texas in the US)</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77777777" w:rsidR="00B8633E" w:rsidRDefault="00280918" w:rsidP="005358D0">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by state to lifespan variatio</w:t>
      </w:r>
      <w:r w:rsidR="00D5785B">
        <w:rPr>
          <w:rFonts w:ascii="Times New Roman" w:eastAsiaTheme="minorEastAsia" w:hAnsi="Times New Roman" w:cs="Times New Roman"/>
        </w:rPr>
        <w:t>n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476941FB" w:rsidR="00FC6AAC" w:rsidRDefault="00143AA0" w:rsidP="00B8633E">
      <w:pPr>
        <w:spacing w:line="480" w:lineRule="auto"/>
        <w:ind w:firstLine="720"/>
        <w:jc w:val="both"/>
        <w:rPr>
          <w:rFonts w:ascii="Times New Roman" w:eastAsiaTheme="minorEastAsia" w:hAnsi="Times New Roman" w:cs="Times New Roman"/>
        </w:rPr>
      </w:pPr>
      <w:r w:rsidRPr="00DB3634">
        <w:rPr>
          <w:rFonts w:ascii="Times New Roman" w:eastAsiaTheme="minorEastAsia" w:hAnsi="Times New Roman" w:cs="Times New Roman"/>
        </w:rPr>
        <w:t>Every state decreased lifespan variation due to medically amenable causes of death and homicides between 1995 and 2005. The states showing the larger reduction</w:t>
      </w:r>
      <w:r w:rsidR="00911DE4" w:rsidRPr="00DB3634">
        <w:rPr>
          <w:rFonts w:ascii="Times New Roman" w:eastAsiaTheme="minorEastAsia" w:hAnsi="Times New Roman" w:cs="Times New Roman"/>
        </w:rPr>
        <w:t>s</w:t>
      </w:r>
      <w:r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Pr="00DB3634">
        <w:rPr>
          <w:rFonts w:ascii="Times New Roman" w:eastAsiaTheme="minorEastAsia" w:hAnsi="Times New Roman" w:cs="Times New Roman"/>
        </w:rPr>
        <w:t xml:space="preserve"> mostly concentrated in the southern region of Mexico such as Chiapas, Oaxaca, Puebla, Guerrero and Morelos. </w:t>
      </w:r>
      <w:r w:rsidR="00911DE4" w:rsidRPr="00DB3634">
        <w:rPr>
          <w:rFonts w:ascii="Times New Roman" w:eastAsiaTheme="minorEastAsia" w:hAnsi="Times New Roman" w:cs="Times New Roman"/>
        </w:rPr>
        <w:t>Between 2005 and 2015, conditions amenable to medical service contributed to reductions in lifespan variation in most states, with the exceptions of Nayarit and Nuevo León. Homicides increased variation in most states between 2005 and 2015 (except in Durango, Nayarit and Campeche).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in this period mainly affected the states of Guerrero (in the South), Chihuahua and Sinaloa in the North, and Colima in the central region. In these states</w:t>
      </w:r>
      <w:r w:rsidR="00C15EEE" w:rsidRPr="00DB3634">
        <w:rPr>
          <w:rFonts w:ascii="Times New Roman" w:eastAsiaTheme="minorEastAsia" w:hAnsi="Times New Roman" w:cs="Times New Roman"/>
        </w:rPr>
        <w:t xml:space="preserve"> the increases</w:t>
      </w:r>
      <w:r w:rsidR="00911DE4" w:rsidRPr="00DB3634">
        <w:rPr>
          <w:rFonts w:ascii="Times New Roman" w:eastAsiaTheme="minorEastAsia" w:hAnsi="Times New Roman" w:cs="Times New Roman"/>
        </w:rPr>
        <w:t xml:space="preserve"> in lifespan variation </w:t>
      </w:r>
      <w:r w:rsidR="00C15EEE" w:rsidRPr="00DB3634">
        <w:rPr>
          <w:rFonts w:ascii="Times New Roman" w:eastAsiaTheme="minorEastAsia" w:hAnsi="Times New Roman" w:cs="Times New Roman"/>
        </w:rPr>
        <w:t>were</w:t>
      </w:r>
      <w:r w:rsidR="00911DE4" w:rsidRPr="00DB3634">
        <w:rPr>
          <w:rFonts w:ascii="Times New Roman" w:eastAsiaTheme="minorEastAsia" w:hAnsi="Times New Roman" w:cs="Times New Roman"/>
        </w:rPr>
        <w:t xml:space="preserve"> even larger that the improvements (decreases) made from 1995 to 2005. Diabetes</w:t>
      </w:r>
      <w:r w:rsidR="00C937CC" w:rsidRPr="00DB3634">
        <w:rPr>
          <w:rFonts w:ascii="Times New Roman" w:eastAsiaTheme="minorEastAsia" w:hAnsi="Times New Roman" w:cs="Times New Roman"/>
        </w:rPr>
        <w:t xml:space="preserve"> show negligible </w:t>
      </w:r>
      <w:r w:rsidR="00911DE4" w:rsidRPr="00DB3634">
        <w:rPr>
          <w:rFonts w:ascii="Times New Roman" w:eastAsiaTheme="minorEastAsia" w:hAnsi="Times New Roman" w:cs="Times New Roman"/>
        </w:rPr>
        <w:t xml:space="preserve">contributions. </w:t>
      </w:r>
      <w:r w:rsidR="00C15EEE" w:rsidRPr="00DB3634">
        <w:rPr>
          <w:rFonts w:ascii="Times New Roman" w:eastAsiaTheme="minorEastAsia" w:hAnsi="Times New Roman" w:cs="Times New Roman"/>
        </w:rPr>
        <w:t xml:space="preserve">Females experienced </w:t>
      </w:r>
      <w:r w:rsidR="00F10FC9" w:rsidRPr="00DB3634">
        <w:rPr>
          <w:rFonts w:ascii="Times New Roman" w:eastAsiaTheme="minorEastAsia" w:hAnsi="Times New Roman" w:cs="Times New Roman"/>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13A2B22A" w14:textId="525A0159" w:rsidR="004D6A53" w:rsidRPr="00DB3634" w:rsidRDefault="008107BE" w:rsidP="00AD43CB">
      <w:pPr>
        <w:spacing w:line="480" w:lineRule="auto"/>
        <w:jc w:val="both"/>
        <w:rPr>
          <w:rFonts w:ascii="Times New Roman" w:eastAsiaTheme="minorEastAsia" w:hAnsi="Times New Roman" w:cs="Times New Roman"/>
        </w:rPr>
      </w:pPr>
      <w:r w:rsidRPr="00DB3634">
        <w:rPr>
          <w:rFonts w:ascii="Times New Roman" w:eastAsiaTheme="minorEastAsia" w:hAnsi="Times New Roman" w:cs="Times New Roman"/>
        </w:rPr>
        <w:t xml:space="preserve">In this study, we quantified the effect that the increase of violence, through homicides, </w:t>
      </w:r>
      <w:r w:rsidR="00196B2F" w:rsidRPr="00DB3634">
        <w:rPr>
          <w:rFonts w:ascii="Times New Roman" w:eastAsiaTheme="minorEastAsia" w:hAnsi="Times New Roman" w:cs="Times New Roman"/>
        </w:rPr>
        <w:t>has contributed to changes in life expectancy and lifespan variation in Mexico and its 32 states over the last two decades.</w:t>
      </w:r>
      <w:r w:rsidR="004D6A53" w:rsidRPr="00DB3634">
        <w:rPr>
          <w:rFonts w:ascii="Times New Roman" w:eastAsiaTheme="minorEastAsia" w:hAnsi="Times New Roman" w:cs="Times New Roman"/>
        </w:rPr>
        <w:t xml:space="preserve"> Overall, life expectancy has slowed down and lifespans have become more variable in the decade 2005-15 </w:t>
      </w:r>
      <w:r w:rsidR="004D6A53" w:rsidRPr="00DB3634">
        <w:rPr>
          <w:rFonts w:ascii="Times New Roman" w:eastAsiaTheme="minorEastAsia" w:hAnsi="Times New Roman" w:cs="Times New Roman"/>
        </w:rPr>
        <w:lastRenderedPageBreak/>
        <w:t>due to</w:t>
      </w:r>
      <w:r w:rsidR="00455FE1" w:rsidRPr="00DB3634">
        <w:rPr>
          <w:rFonts w:ascii="Times New Roman" w:eastAsiaTheme="minorEastAsia" w:hAnsi="Times New Roman" w:cs="Times New Roman"/>
        </w:rPr>
        <w:t xml:space="preserve"> and offsetting effect of increasing premature mortality due to homicides and large progress in medically amenable conditions at very young ages</w:t>
      </w:r>
      <w:r w:rsidR="004D6A53" w:rsidRPr="00DB3634">
        <w:rPr>
          <w:rFonts w:ascii="Times New Roman" w:eastAsiaTheme="minorEastAsia" w:hAnsi="Times New Roman" w:cs="Times New Roman"/>
        </w:rPr>
        <w:t xml:space="preserve">. By analyzing lifespan variation in every state of Mexico we </w:t>
      </w:r>
      <w:r w:rsidR="00455FE1" w:rsidRPr="00DB3634">
        <w:rPr>
          <w:rFonts w:ascii="Times New Roman" w:eastAsiaTheme="minorEastAsia" w:hAnsi="Times New Roman" w:cs="Times New Roman"/>
        </w:rPr>
        <w:t>could</w:t>
      </w:r>
      <w:r w:rsidR="004D6A53" w:rsidRPr="00DB3634">
        <w:rPr>
          <w:rFonts w:ascii="Times New Roman" w:eastAsiaTheme="minorEastAsia" w:hAnsi="Times New Roman" w:cs="Times New Roman"/>
        </w:rPr>
        <w:t xml:space="preserve"> disentangle the increasing inequality within st</w:t>
      </w:r>
      <w:r w:rsidR="00455FE1" w:rsidRPr="00DB3634">
        <w:rPr>
          <w:rFonts w:ascii="Times New Roman" w:eastAsiaTheme="minorEastAsia" w:hAnsi="Times New Roman" w:cs="Times New Roman"/>
        </w:rPr>
        <w:t>ates in terms of lifespans. Specifically, we found that every state in the country experienced lower gains in life expectancy and slower progress in reducing lifespan variation</w:t>
      </w:r>
      <w:r w:rsidR="0091402A" w:rsidRPr="00DB3634">
        <w:rPr>
          <w:rFonts w:ascii="Times New Roman" w:eastAsiaTheme="minorEastAsia" w:hAnsi="Times New Roman" w:cs="Times New Roman"/>
        </w:rPr>
        <w:t xml:space="preserve"> in 2005-15 c</w:t>
      </w:r>
      <w:r w:rsidR="00F77BF5" w:rsidRPr="00DB3634">
        <w:rPr>
          <w:rFonts w:ascii="Times New Roman" w:eastAsiaTheme="minorEastAsia" w:hAnsi="Times New Roman" w:cs="Times New Roman"/>
        </w:rPr>
        <w:t>ompared</w:t>
      </w:r>
      <w:r w:rsidR="0091402A" w:rsidRPr="00DB3634">
        <w:rPr>
          <w:rFonts w:ascii="Times New Roman" w:eastAsiaTheme="minorEastAsia" w:hAnsi="Times New Roman" w:cs="Times New Roman"/>
        </w:rPr>
        <w:t xml:space="preserve"> to the previous decade.</w:t>
      </w:r>
      <w:r w:rsidR="00F77BF5" w:rsidRPr="00DB3634">
        <w:rPr>
          <w:rFonts w:ascii="Times New Roman" w:eastAsiaTheme="minorEastAsia" w:hAnsi="Times New Roman" w:cs="Times New Roman"/>
        </w:rPr>
        <w:t xml:space="preserve"> Although homicide levels are not evenly shared across the country, </w:t>
      </w:r>
      <w:r w:rsidR="009B6B02" w:rsidRPr="00DB3634">
        <w:rPr>
          <w:rFonts w:ascii="Times New Roman" w:eastAsiaTheme="minorEastAsia" w:hAnsi="Times New Roman" w:cs="Times New Roman"/>
        </w:rPr>
        <w:t xml:space="preserve">in 29 states homicides increased lifespan variation. </w:t>
      </w:r>
    </w:p>
    <w:p w14:paraId="4E2FEC68" w14:textId="77777777" w:rsidR="00DB3634" w:rsidRDefault="00DB3634" w:rsidP="00121776">
      <w:pPr>
        <w:spacing w:line="480" w:lineRule="auto"/>
        <w:jc w:val="both"/>
        <w:rPr>
          <w:rFonts w:ascii="Times New Roman" w:eastAsiaTheme="majorEastAsia" w:hAnsi="Times New Roman" w:cs="Times New Roman"/>
          <w:b/>
          <w:iCs/>
          <w:spacing w:val="15"/>
        </w:rPr>
      </w:pP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0B7421CA" w14:textId="77777777" w:rsidR="00B8633E" w:rsidRPr="00B8633E" w:rsidRDefault="00CC0A4A" w:rsidP="00B8633E">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B8633E" w:rsidRPr="00B8633E">
        <w:t xml:space="preserve">1. Briceño-León R, Villaveces A, Concha-Eastman A. Understanding the uneven distribution of the incidence of homicide in Latin America. </w:t>
      </w:r>
      <w:r w:rsidR="00B8633E" w:rsidRPr="00B8633E">
        <w:rPr>
          <w:i/>
        </w:rPr>
        <w:t>International Journal of Epidemiology</w:t>
      </w:r>
      <w:r w:rsidR="00B8633E" w:rsidRPr="00B8633E">
        <w:t xml:space="preserve"> 2008;37(4):751-57.</w:t>
      </w:r>
    </w:p>
    <w:p w14:paraId="5D420F6F" w14:textId="77777777" w:rsidR="00B8633E" w:rsidRPr="00B8633E" w:rsidRDefault="00B8633E" w:rsidP="00B8633E">
      <w:pPr>
        <w:pStyle w:val="EndNoteBibliography"/>
        <w:ind w:left="720" w:hanging="720"/>
      </w:pPr>
      <w:r w:rsidRPr="00B8633E">
        <w:t>2. Drugs UNOo, Crime. Global study on homicide 2013: trends, contexts, data: UNODC 2013.</w:t>
      </w:r>
    </w:p>
    <w:p w14:paraId="044E7DF7" w14:textId="77777777" w:rsidR="00B8633E" w:rsidRPr="001F2AD2" w:rsidRDefault="00B8633E" w:rsidP="00B8633E">
      <w:pPr>
        <w:pStyle w:val="EndNoteBibliography"/>
        <w:ind w:left="720" w:hanging="720"/>
        <w:rPr>
          <w:lang w:val="es-MX"/>
        </w:rPr>
      </w:pPr>
      <w:r w:rsidRPr="00B8633E">
        <w:t xml:space="preserve">3. Gamlin J. Violence and homicide in Mexico: a global health issue. </w:t>
      </w:r>
      <w:r w:rsidRPr="001F2AD2">
        <w:rPr>
          <w:i/>
          <w:lang w:val="es-MX"/>
        </w:rPr>
        <w:t>The Lancet</w:t>
      </w:r>
      <w:r w:rsidRPr="001F2AD2">
        <w:rPr>
          <w:lang w:val="es-MX"/>
        </w:rPr>
        <w:t xml:space="preserve"> 2015;385(9968):605-06.</w:t>
      </w:r>
    </w:p>
    <w:p w14:paraId="5E2AA84E" w14:textId="77777777" w:rsidR="00B8633E" w:rsidRPr="00B8633E" w:rsidRDefault="00B8633E" w:rsidP="00B8633E">
      <w:pPr>
        <w:pStyle w:val="EndNoteBibliography"/>
        <w:ind w:left="720" w:hanging="720"/>
      </w:pPr>
      <w:r w:rsidRPr="001F2AD2">
        <w:rPr>
          <w:lang w:val="es-MX"/>
        </w:rPr>
        <w:t xml:space="preserve">4. Canudas-Romo V, García-Guerrero VM, Echarri-Cánovas CJ. </w:t>
      </w:r>
      <w:r w:rsidRPr="00B8633E">
        <w:t xml:space="preserve">The stagnation of the Mexican male life expectancy in the first decade of the 21st century: the impact of homicides and diabetes mellitus. </w:t>
      </w:r>
      <w:r w:rsidRPr="00B8633E">
        <w:rPr>
          <w:i/>
        </w:rPr>
        <w:t>J Epidemiol Community Health</w:t>
      </w:r>
      <w:r w:rsidRPr="00B8633E">
        <w:t xml:space="preserve"> 2015;69(1):28-34.</w:t>
      </w:r>
    </w:p>
    <w:p w14:paraId="0D238421" w14:textId="77777777" w:rsidR="00B8633E" w:rsidRPr="00B8633E" w:rsidRDefault="00B8633E" w:rsidP="00B8633E">
      <w:pPr>
        <w:pStyle w:val="EndNoteBibliography"/>
        <w:ind w:left="720" w:hanging="720"/>
      </w:pPr>
      <w:r w:rsidRPr="00B8633E">
        <w:t xml:space="preserve">5. Aburto JM, Beltrán-Sánchez H, García-Guerrero VM, et al. Homicides in Mexico reversed life expectancy gains for men and slowed them for women, 2000–10. </w:t>
      </w:r>
      <w:r w:rsidRPr="00B8633E">
        <w:rPr>
          <w:i/>
        </w:rPr>
        <w:t>Health Affairs</w:t>
      </w:r>
      <w:r w:rsidRPr="00B8633E">
        <w:t xml:space="preserve"> 2016;35(1):88-95.</w:t>
      </w:r>
    </w:p>
    <w:p w14:paraId="60304DCD" w14:textId="77777777" w:rsidR="00B8633E" w:rsidRPr="00B8633E" w:rsidRDefault="00B8633E" w:rsidP="00B8633E">
      <w:pPr>
        <w:pStyle w:val="EndNoteBibliography"/>
        <w:ind w:left="720" w:hanging="720"/>
      </w:pPr>
      <w:r w:rsidRPr="00B8633E">
        <w:t xml:space="preserve">6. Gómez-Dantés H, Fullman N, Lamadrid-Figueroa H, et al. Dissonant health transition in the states of Mexico, 1990–2013: a systematic analysis for the Global Burden of Disease Study 2013. </w:t>
      </w:r>
      <w:r w:rsidRPr="00B8633E">
        <w:rPr>
          <w:i/>
        </w:rPr>
        <w:t>The Lancet</w:t>
      </w:r>
      <w:r w:rsidRPr="00B8633E">
        <w:t xml:space="preserve"> 2016;388(10058):2386-402.</w:t>
      </w:r>
    </w:p>
    <w:p w14:paraId="15CB31CE" w14:textId="77777777" w:rsidR="00B8633E" w:rsidRPr="00B8633E" w:rsidRDefault="00B8633E" w:rsidP="00B8633E">
      <w:pPr>
        <w:pStyle w:val="EndNoteBibliography"/>
        <w:ind w:left="720" w:hanging="720"/>
      </w:pPr>
      <w:r w:rsidRPr="00B8633E">
        <w:t xml:space="preserve">7. Edwards RD, Tuljapurkar S. Inequality in life spans and a new perspective on mortality convergence across industrialized countries. </w:t>
      </w:r>
      <w:r w:rsidRPr="00B8633E">
        <w:rPr>
          <w:i/>
        </w:rPr>
        <w:t>Population and Development Review</w:t>
      </w:r>
      <w:r w:rsidRPr="00B8633E">
        <w:t xml:space="preserve"> 2005;31(4):645-74.</w:t>
      </w:r>
    </w:p>
    <w:p w14:paraId="3BBDF2B7" w14:textId="77777777" w:rsidR="00B8633E" w:rsidRPr="00B8633E" w:rsidRDefault="00B8633E" w:rsidP="00B8633E">
      <w:pPr>
        <w:pStyle w:val="EndNoteBibliography"/>
        <w:ind w:left="720" w:hanging="720"/>
      </w:pPr>
      <w:r w:rsidRPr="00B8633E">
        <w:t xml:space="preserve">8. Wilmoth JR, Horiuchi S. Rectangularization revisited: Variability of age at death within human populations*. </w:t>
      </w:r>
      <w:r w:rsidRPr="00B8633E">
        <w:rPr>
          <w:i/>
        </w:rPr>
        <w:t>Demography</w:t>
      </w:r>
      <w:r w:rsidRPr="00B8633E">
        <w:t xml:space="preserve"> 1999;36(4):475-95.</w:t>
      </w:r>
    </w:p>
    <w:p w14:paraId="22C0C46C" w14:textId="77777777" w:rsidR="00B8633E" w:rsidRPr="00B8633E" w:rsidRDefault="00B8633E" w:rsidP="00B8633E">
      <w:pPr>
        <w:pStyle w:val="EndNoteBibliography"/>
        <w:ind w:left="720" w:hanging="720"/>
      </w:pPr>
      <w:r w:rsidRPr="00B8633E">
        <w:t>9. Tuljapurkar S. The final inequality: variance in age at death. Demography and the Economy: University of Chicago Press 2010:209-21.</w:t>
      </w:r>
    </w:p>
    <w:p w14:paraId="6EC89D9C" w14:textId="77777777" w:rsidR="00B8633E" w:rsidRPr="00B8633E" w:rsidRDefault="00B8633E" w:rsidP="00B8633E">
      <w:pPr>
        <w:pStyle w:val="EndNoteBibliography"/>
        <w:ind w:left="720" w:hanging="720"/>
      </w:pPr>
      <w:r w:rsidRPr="00B8633E">
        <w:t xml:space="preserve">10. Marmot M. Inequalities in health. </w:t>
      </w:r>
      <w:r w:rsidRPr="00B8633E">
        <w:rPr>
          <w:i/>
        </w:rPr>
        <w:t>New England Journal of Medicine</w:t>
      </w:r>
      <w:r w:rsidRPr="00B8633E">
        <w:t xml:space="preserve"> 2001;345(2):134-35.</w:t>
      </w:r>
    </w:p>
    <w:p w14:paraId="69DF3F16" w14:textId="77777777" w:rsidR="00B8633E" w:rsidRPr="00B8633E" w:rsidRDefault="00B8633E" w:rsidP="00B8633E">
      <w:pPr>
        <w:pStyle w:val="EndNoteBibliography"/>
        <w:ind w:left="720" w:hanging="720"/>
      </w:pPr>
      <w:r w:rsidRPr="001F2AD2">
        <w:rPr>
          <w:lang w:val="da-DK"/>
        </w:rPr>
        <w:t xml:space="preserve">11. van Raalte AA, Kunst AE, Deboosere P, et al. </w:t>
      </w:r>
      <w:r w:rsidRPr="00B8633E">
        <w:t xml:space="preserve">More variation in lifespan in lower educated groups: evidence from 10 European countries. </w:t>
      </w:r>
      <w:r w:rsidRPr="00B8633E">
        <w:rPr>
          <w:i/>
        </w:rPr>
        <w:t>International Journal of Epidemiology</w:t>
      </w:r>
      <w:r w:rsidRPr="00B8633E">
        <w:t xml:space="preserve"> 2011:dyr146.</w:t>
      </w:r>
    </w:p>
    <w:p w14:paraId="48E91E53" w14:textId="77777777" w:rsidR="00B8633E" w:rsidRPr="00B8633E" w:rsidRDefault="00B8633E" w:rsidP="00B8633E">
      <w:pPr>
        <w:pStyle w:val="EndNoteBibliography"/>
        <w:ind w:left="720" w:hanging="720"/>
      </w:pPr>
      <w:r w:rsidRPr="00B8633E">
        <w:t xml:space="preserve">12. Engelman M, Canudas-Romo V, Agree EM. The implications of increased survivorship for mortality variation in aging populations. </w:t>
      </w:r>
      <w:r w:rsidRPr="00B8633E">
        <w:rPr>
          <w:i/>
        </w:rPr>
        <w:t>Population and Development Review</w:t>
      </w:r>
      <w:r w:rsidRPr="00B8633E">
        <w:t xml:space="preserve"> 2010;36(3):511-39.</w:t>
      </w:r>
    </w:p>
    <w:p w14:paraId="7578F6C7" w14:textId="77777777" w:rsidR="00B8633E" w:rsidRPr="00B8633E" w:rsidRDefault="00B8633E" w:rsidP="00B8633E">
      <w:pPr>
        <w:pStyle w:val="EndNoteBibliography"/>
        <w:ind w:left="720" w:hanging="720"/>
      </w:pPr>
      <w:r w:rsidRPr="00B8633E">
        <w:t xml:space="preserve">13. Vaupel JW, Zhang Z, van Raalte AA. Life expectancy and disparity: an international comparison of life table data. </w:t>
      </w:r>
      <w:r w:rsidRPr="00B8633E">
        <w:rPr>
          <w:i/>
        </w:rPr>
        <w:t>BMJ open</w:t>
      </w:r>
      <w:r w:rsidRPr="00B8633E">
        <w:t xml:space="preserve"> 2011;1(1):e000128.</w:t>
      </w:r>
    </w:p>
    <w:p w14:paraId="66C7DD06" w14:textId="77777777" w:rsidR="00B8633E" w:rsidRPr="00B8633E" w:rsidRDefault="00B8633E" w:rsidP="00B8633E">
      <w:pPr>
        <w:pStyle w:val="EndNoteBibliography"/>
        <w:ind w:left="720" w:hanging="720"/>
      </w:pPr>
      <w:r w:rsidRPr="00B8633E">
        <w:t xml:space="preserve">14. Colchero F, Rau R, Jones OR, et al. The emergence of longevous populations. </w:t>
      </w:r>
      <w:r w:rsidRPr="00B8633E">
        <w:rPr>
          <w:i/>
        </w:rPr>
        <w:t>Proceedings of the National Academy of Sciences</w:t>
      </w:r>
      <w:r w:rsidRPr="00B8633E">
        <w:t xml:space="preserve"> 2016;N.A(N.A):N.A.</w:t>
      </w:r>
    </w:p>
    <w:p w14:paraId="784ECCF8" w14:textId="77777777" w:rsidR="00B8633E" w:rsidRPr="00B8633E" w:rsidRDefault="00B8633E" w:rsidP="00B8633E">
      <w:pPr>
        <w:pStyle w:val="EndNoteBibliography"/>
        <w:ind w:left="720" w:hanging="720"/>
      </w:pPr>
      <w:r w:rsidRPr="00B8633E">
        <w:t xml:space="preserve">15. Sasson I. Trends in life expectancy and lifespan variation by educational attainment: United States, 1990–2010. </w:t>
      </w:r>
      <w:r w:rsidRPr="00B8633E">
        <w:rPr>
          <w:i/>
        </w:rPr>
        <w:t>Demography</w:t>
      </w:r>
      <w:r w:rsidRPr="00B8633E">
        <w:t xml:space="preserve"> 2016;53(2):269-93.</w:t>
      </w:r>
    </w:p>
    <w:p w14:paraId="6E93003B" w14:textId="77777777" w:rsidR="00B8633E" w:rsidRPr="00B8633E" w:rsidRDefault="00B8633E" w:rsidP="00B8633E">
      <w:pPr>
        <w:pStyle w:val="EndNoteBibliography"/>
        <w:ind w:left="720" w:hanging="720"/>
      </w:pPr>
      <w:r w:rsidRPr="00B8633E">
        <w:lastRenderedPageBreak/>
        <w:t xml:space="preserve">16. van Raalte AA, Martikainen P, Myrskylä M. Lifespan variation by occupational class: compression or stagnation over time? </w:t>
      </w:r>
      <w:r w:rsidRPr="00B8633E">
        <w:rPr>
          <w:i/>
        </w:rPr>
        <w:t>Demography</w:t>
      </w:r>
      <w:r w:rsidRPr="00B8633E">
        <w:t xml:space="preserve"> 2014;51(1):73-95.</w:t>
      </w:r>
    </w:p>
    <w:p w14:paraId="04DFE2A1" w14:textId="77777777" w:rsidR="00B8633E" w:rsidRPr="00B8633E" w:rsidRDefault="00B8633E" w:rsidP="00B8633E">
      <w:pPr>
        <w:pStyle w:val="EndNoteBibliography"/>
        <w:ind w:left="720" w:hanging="720"/>
      </w:pPr>
      <w:r w:rsidRPr="00B8633E">
        <w:t xml:space="preserve">17. Flores M, Villarreal A. Exploring the spatial diffusion of homicides in Mexican municipalities through exploratory spatial data analysis. </w:t>
      </w:r>
      <w:r w:rsidRPr="00B8633E">
        <w:rPr>
          <w:i/>
        </w:rPr>
        <w:t>Cityscape</w:t>
      </w:r>
      <w:r w:rsidRPr="00B8633E">
        <w:t xml:space="preserve"> 2015;17(1):35.</w:t>
      </w:r>
    </w:p>
    <w:p w14:paraId="3EF9EE8A" w14:textId="77777777" w:rsidR="00B8633E" w:rsidRPr="001F2AD2" w:rsidRDefault="00B8633E" w:rsidP="00B8633E">
      <w:pPr>
        <w:pStyle w:val="EndNoteBibliography"/>
        <w:ind w:left="720" w:hanging="720"/>
        <w:rPr>
          <w:lang w:val="es-MX"/>
        </w:rPr>
      </w:pPr>
      <w:r w:rsidRPr="00B8633E">
        <w:t xml:space="preserve">18. Espinal-Enríquez J, Larralde H. Analysis of México’s Narco-War Network (2007–2011). </w:t>
      </w:r>
      <w:r w:rsidRPr="001F2AD2">
        <w:rPr>
          <w:i/>
          <w:lang w:val="es-MX"/>
        </w:rPr>
        <w:t>PloS one</w:t>
      </w:r>
      <w:r w:rsidRPr="001F2AD2">
        <w:rPr>
          <w:lang w:val="es-MX"/>
        </w:rPr>
        <w:t xml:space="preserve"> 2015;10(5):e0126503.</w:t>
      </w:r>
    </w:p>
    <w:p w14:paraId="72EF63FF" w14:textId="77777777" w:rsidR="00B8633E" w:rsidRPr="00B8633E" w:rsidRDefault="00B8633E" w:rsidP="00B8633E">
      <w:pPr>
        <w:pStyle w:val="EndNoteBibliography"/>
        <w:ind w:left="720" w:hanging="720"/>
      </w:pPr>
      <w:r w:rsidRPr="001F2AD2">
        <w:rPr>
          <w:lang w:val="es-MX"/>
        </w:rPr>
        <w:t xml:space="preserve">19. González-Pier E, Barraza-Lloréns M, Beyeler N, et al. </w:t>
      </w:r>
      <w:r w:rsidRPr="00B8633E">
        <w:t xml:space="preserve">Mexico's path towards the Sustainable Development Goal for health: an assessment of the feasibility of reducing premature mortality by 40% by 2030. </w:t>
      </w:r>
      <w:r w:rsidRPr="00B8633E">
        <w:rPr>
          <w:i/>
        </w:rPr>
        <w:t>The Lancet Global Health</w:t>
      </w:r>
      <w:r w:rsidRPr="00B8633E">
        <w:t xml:space="preserve"> 2016;4(10):e714-e25.</w:t>
      </w:r>
    </w:p>
    <w:p w14:paraId="6CEBAD74" w14:textId="77777777" w:rsidR="00B8633E" w:rsidRPr="00B8633E" w:rsidRDefault="00B8633E" w:rsidP="00B8633E">
      <w:pPr>
        <w:pStyle w:val="EndNoteBibliography"/>
        <w:ind w:left="720" w:hanging="720"/>
      </w:pPr>
      <w:r w:rsidRPr="00B8633E">
        <w:t xml:space="preserve">20. Sepúlveda J, Bustreo F, Tapia R, et al. Improvement of child survival in Mexico: the diagonal approach. </w:t>
      </w:r>
      <w:r w:rsidRPr="00B8633E">
        <w:rPr>
          <w:i/>
        </w:rPr>
        <w:t>The Lancet</w:t>
      </w:r>
      <w:r w:rsidRPr="00B8633E">
        <w:t xml:space="preserve"> 2006;368(9551):2017-27.</w:t>
      </w:r>
    </w:p>
    <w:p w14:paraId="40AE902C" w14:textId="77777777" w:rsidR="00B8633E" w:rsidRPr="00B8633E" w:rsidRDefault="00B8633E" w:rsidP="00B8633E">
      <w:pPr>
        <w:pStyle w:val="EndNoteBibliography"/>
        <w:ind w:left="720" w:hanging="720"/>
      </w:pPr>
      <w:r w:rsidRPr="00B8633E">
        <w:t xml:space="preserve">21. Vaupel JW, Canudas-Romo V. Decomposing change in life expectancy: A bouquet of formulas in honor of Nathan Keyfitz’s 90th birthday. </w:t>
      </w:r>
      <w:r w:rsidRPr="00B8633E">
        <w:rPr>
          <w:i/>
        </w:rPr>
        <w:t>Demography</w:t>
      </w:r>
      <w:r w:rsidRPr="00B8633E">
        <w:t xml:space="preserve"> 2003;40(2):201-16.</w:t>
      </w:r>
    </w:p>
    <w:p w14:paraId="5CB4A580" w14:textId="77777777" w:rsidR="00B8633E" w:rsidRPr="00B8633E" w:rsidRDefault="00B8633E" w:rsidP="00B8633E">
      <w:pPr>
        <w:pStyle w:val="EndNoteBibliography"/>
        <w:ind w:left="720" w:hanging="720"/>
      </w:pPr>
      <w:r w:rsidRPr="00B8633E">
        <w:t xml:space="preserve">22. Shkolnikov VM, Andreev EM, Zhang Z, et al. Losses of expected lifetime in the United States and other developed countries: methods and empirical analyses. </w:t>
      </w:r>
      <w:r w:rsidRPr="00B8633E">
        <w:rPr>
          <w:i/>
        </w:rPr>
        <w:t>Demography</w:t>
      </w:r>
      <w:r w:rsidRPr="00B8633E">
        <w:t xml:space="preserve"> 2011;48(1):211-39.</w:t>
      </w:r>
    </w:p>
    <w:p w14:paraId="7D4DA556" w14:textId="044939B0" w:rsidR="00B8633E" w:rsidRPr="00B8633E" w:rsidRDefault="00B8633E" w:rsidP="00B8633E">
      <w:pPr>
        <w:pStyle w:val="EndNoteBibliography"/>
        <w:ind w:left="720" w:hanging="720"/>
      </w:pPr>
      <w:r w:rsidRPr="00B8633E">
        <w:t xml:space="preserve">23. INEGI. National Institute of Statistics: Micro-data files on mortality data 1995-2015 2017 [Available from: </w:t>
      </w:r>
      <w:hyperlink r:id="rId12" w:history="1">
        <w:r w:rsidRPr="00B8633E">
          <w:rPr>
            <w:rStyle w:val="Hyperlink"/>
          </w:rPr>
          <w:t>http://www.beta.inegi.org.mx/proyectos/registros/vitales/mortalidad/default.html</w:t>
        </w:r>
      </w:hyperlink>
      <w:r w:rsidRPr="00B8633E">
        <w:t xml:space="preserve"> accessed 21/4/2017 2017.</w:t>
      </w:r>
    </w:p>
    <w:p w14:paraId="42390E1A" w14:textId="11A54584" w:rsidR="00B8633E" w:rsidRPr="00B8633E" w:rsidRDefault="00B8633E" w:rsidP="00B8633E">
      <w:pPr>
        <w:pStyle w:val="EndNoteBibliography"/>
        <w:ind w:left="720" w:hanging="720"/>
      </w:pPr>
      <w:r w:rsidRPr="00B8633E">
        <w:t xml:space="preserve">24. CONAPO. Mexican Population Council: Population estimates. 2017 [Available from: </w:t>
      </w:r>
      <w:hyperlink r:id="rId13" w:history="1">
        <w:r w:rsidRPr="00B8633E">
          <w:rPr>
            <w:rStyle w:val="Hyperlink"/>
          </w:rPr>
          <w:t>https://datos.gob.mx/busca/dataset/activity/proyecciones-de-la-poblacion-de-mexico</w:t>
        </w:r>
      </w:hyperlink>
      <w:r w:rsidRPr="00B8633E">
        <w:t xml:space="preserve"> accessed 21/4/2017 2017.</w:t>
      </w:r>
    </w:p>
    <w:p w14:paraId="056C9463" w14:textId="77777777" w:rsidR="00B8633E" w:rsidRPr="001F2AD2" w:rsidRDefault="00B8633E" w:rsidP="00B8633E">
      <w:pPr>
        <w:pStyle w:val="EndNoteBibliography"/>
        <w:ind w:left="720" w:hanging="720"/>
        <w:rPr>
          <w:lang w:val="es-MX"/>
        </w:rPr>
      </w:pPr>
      <w:r w:rsidRPr="001F2AD2">
        <w:rPr>
          <w:lang w:val="es-MX"/>
        </w:rPr>
        <w:t xml:space="preserve">25. Franco-Marina F, Lozano R, Villa B, et al. La mortalidad en México, 2000-2004. Muertes Evitables: magnitud, distribución y tendencias. </w:t>
      </w:r>
      <w:r w:rsidRPr="001F2AD2">
        <w:rPr>
          <w:i/>
          <w:lang w:val="es-MX"/>
        </w:rPr>
        <w:t>Dirección General de Información en Salud, Secretaría de Salud México</w:t>
      </w:r>
      <w:r w:rsidRPr="001F2AD2">
        <w:rPr>
          <w:lang w:val="es-MX"/>
        </w:rPr>
        <w:t xml:space="preserve"> 2006:2.</w:t>
      </w:r>
    </w:p>
    <w:p w14:paraId="5751A95F" w14:textId="77777777" w:rsidR="00B8633E" w:rsidRPr="00B8633E" w:rsidRDefault="00B8633E" w:rsidP="00B8633E">
      <w:pPr>
        <w:pStyle w:val="EndNoteBibliography"/>
        <w:ind w:left="720" w:hanging="720"/>
      </w:pPr>
      <w:r w:rsidRPr="00B8633E">
        <w:t xml:space="preserve">26. Nolte E, McKee CM. Measuring the health of nations: updating an earlier analysis. </w:t>
      </w:r>
      <w:r w:rsidRPr="00B8633E">
        <w:rPr>
          <w:i/>
        </w:rPr>
        <w:t>Health affairs</w:t>
      </w:r>
      <w:r w:rsidRPr="00B8633E">
        <w:t xml:space="preserve"> 2008;27(1):58-71.</w:t>
      </w:r>
    </w:p>
    <w:p w14:paraId="6BC6FE75" w14:textId="77777777" w:rsidR="00B8633E" w:rsidRPr="00B8633E" w:rsidRDefault="00B8633E" w:rsidP="00B8633E">
      <w:pPr>
        <w:pStyle w:val="EndNoteBibliography"/>
        <w:ind w:left="720" w:hanging="720"/>
      </w:pPr>
      <w:r w:rsidRPr="00B8633E">
        <w:t xml:space="preserve">27. Nolte E, McKee M. Measuring the health of nations: analysis of mortality amenable to health care. </w:t>
      </w:r>
      <w:r w:rsidRPr="00B8633E">
        <w:rPr>
          <w:i/>
        </w:rPr>
        <w:t>Bmj</w:t>
      </w:r>
      <w:r w:rsidRPr="00B8633E">
        <w:t xml:space="preserve"> 2003;327(7424):1129.</w:t>
      </w:r>
    </w:p>
    <w:p w14:paraId="5AD79420" w14:textId="77777777" w:rsidR="00B8633E" w:rsidRPr="00B8633E" w:rsidRDefault="00B8633E" w:rsidP="00B8633E">
      <w:pPr>
        <w:pStyle w:val="EndNoteBibliography"/>
        <w:ind w:left="720" w:hanging="720"/>
      </w:pPr>
      <w:r w:rsidRPr="00B8633E">
        <w:t xml:space="preserve">28. Frías SM, Finkelhor D. Homicide of children and adolescents in Mexico (1990–2013). </w:t>
      </w:r>
      <w:r w:rsidRPr="00B8633E">
        <w:rPr>
          <w:i/>
        </w:rPr>
        <w:t>International Journal of Comparative and Applied Criminal Justice</w:t>
      </w:r>
      <w:r w:rsidRPr="00B8633E">
        <w:t xml:space="preserve"> 2017:1-17.</w:t>
      </w:r>
    </w:p>
    <w:p w14:paraId="7789C085" w14:textId="77777777" w:rsidR="00B8633E" w:rsidRPr="00B8633E" w:rsidRDefault="00B8633E" w:rsidP="00B8633E">
      <w:pPr>
        <w:pStyle w:val="EndNoteBibliography"/>
        <w:ind w:left="720" w:hanging="720"/>
      </w:pPr>
      <w:r w:rsidRPr="00B8633E">
        <w:t xml:space="preserve">29. van Raalte AA, Caswell H. Perturbation analysis of indices of lifespan variability. </w:t>
      </w:r>
      <w:r w:rsidRPr="00B8633E">
        <w:rPr>
          <w:i/>
        </w:rPr>
        <w:t>Demography</w:t>
      </w:r>
      <w:r w:rsidRPr="00B8633E">
        <w:t xml:space="preserve"> 2013;50(5):1615-40.</w:t>
      </w:r>
    </w:p>
    <w:p w14:paraId="2F403245" w14:textId="77777777" w:rsidR="00B8633E" w:rsidRPr="00B8633E" w:rsidRDefault="00B8633E" w:rsidP="00B8633E">
      <w:pPr>
        <w:pStyle w:val="EndNoteBibliography"/>
        <w:ind w:left="720" w:hanging="720"/>
      </w:pPr>
      <w:r w:rsidRPr="00B8633E">
        <w:t xml:space="preserve">30. Zhang Z, Vaupel JW. The age separating early deaths from late deaths. </w:t>
      </w:r>
      <w:r w:rsidRPr="00B8633E">
        <w:rPr>
          <w:i/>
        </w:rPr>
        <w:t>Demographic Research</w:t>
      </w:r>
      <w:r w:rsidRPr="00B8633E">
        <w:t xml:space="preserve"> 2009;20(29):721-30.</w:t>
      </w:r>
    </w:p>
    <w:p w14:paraId="2CDFCC8E" w14:textId="77777777" w:rsidR="00B8633E" w:rsidRPr="00B8633E" w:rsidRDefault="00B8633E" w:rsidP="00B8633E">
      <w:pPr>
        <w:pStyle w:val="EndNoteBibliography"/>
        <w:ind w:left="720" w:hanging="720"/>
      </w:pPr>
      <w:r w:rsidRPr="00B8633E">
        <w:t xml:space="preserve">31. Camarda CG. MortalitySmooth: An R Package for Smoothing Poisson Counts with P-Splines. </w:t>
      </w:r>
      <w:r w:rsidRPr="00B8633E">
        <w:rPr>
          <w:i/>
        </w:rPr>
        <w:t>Journal of Statistical Software</w:t>
      </w:r>
      <w:r w:rsidRPr="00B8633E">
        <w:t xml:space="preserve"> 2012;50:1-24.</w:t>
      </w:r>
    </w:p>
    <w:p w14:paraId="6F48C8AD" w14:textId="77777777" w:rsidR="00B8633E" w:rsidRPr="00B8633E" w:rsidRDefault="00B8633E" w:rsidP="00B8633E">
      <w:pPr>
        <w:pStyle w:val="EndNoteBibliography"/>
        <w:ind w:left="720" w:hanging="720"/>
      </w:pPr>
      <w:r w:rsidRPr="00B8633E">
        <w:t>32. Preston SH, Heuveline P, Guillot M. Demography. Measuring and Modeling Population Processes: Blackwell 2001.</w:t>
      </w:r>
    </w:p>
    <w:p w14:paraId="111CFD45" w14:textId="77777777" w:rsidR="00B8633E" w:rsidRPr="00B8633E" w:rsidRDefault="00B8633E" w:rsidP="00B8633E">
      <w:pPr>
        <w:pStyle w:val="EndNoteBibliography"/>
        <w:ind w:left="720" w:hanging="720"/>
      </w:pPr>
      <w:r w:rsidRPr="00B8633E">
        <w:t xml:space="preserve">33. Horiuchi S, Wilmoth JR, Pletcher SD. A decomposition method based on a model of continuous change. </w:t>
      </w:r>
      <w:r w:rsidRPr="00B8633E">
        <w:rPr>
          <w:i/>
        </w:rPr>
        <w:t>Demography</w:t>
      </w:r>
      <w:r w:rsidRPr="00B8633E">
        <w:t xml:space="preserve"> 2008;45(4):785-801.</w:t>
      </w:r>
    </w:p>
    <w:p w14:paraId="7729116F" w14:textId="77777777" w:rsidR="00B8633E" w:rsidRPr="00B8633E" w:rsidRDefault="00B8633E" w:rsidP="00B8633E">
      <w:pPr>
        <w:pStyle w:val="EndNoteBibliography"/>
        <w:ind w:left="720" w:hanging="720"/>
      </w:pPr>
      <w:r w:rsidRPr="00B8633E">
        <w:t>34. Team R Core. R: A language and environment for statistical computing. 2013</w:t>
      </w:r>
    </w:p>
    <w:p w14:paraId="159EB2BE" w14:textId="202CF112"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rPr>
        <w:lastRenderedPageBreak/>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rPr>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6C55A0B0" w:rsidR="008B2F40" w:rsidRDefault="00A038F5" w:rsidP="0081698F">
      <w:pPr>
        <w:rPr>
          <w:rFonts w:ascii="Times New Roman" w:eastAsiaTheme="minorEastAsia" w:hAnsi="Times New Roman" w:cs="Times New Roman"/>
          <w:b/>
        </w:rPr>
      </w:pPr>
      <w:r>
        <w:rPr>
          <w:noProof/>
        </w:rPr>
        <w:lastRenderedPageBreak/>
        <w:drawing>
          <wp:anchor distT="0" distB="0" distL="114300" distR="114300" simplePos="0" relativeHeight="251660288" behindDoc="0" locked="0" layoutInCell="1" allowOverlap="1" wp14:anchorId="2A3C2BB3" wp14:editId="76345FD2">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04AF4094" w14:textId="47DB6090" w:rsidR="0017529C"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r w:rsidR="0017529C">
        <w:rPr>
          <w:rFonts w:ascii="Times New Roman" w:eastAsiaTheme="minorEastAsia" w:hAnsi="Times New Roman" w:cs="Times New Roman"/>
          <w:b/>
        </w:rPr>
        <w:br w:type="page"/>
      </w:r>
    </w:p>
    <w:p w14:paraId="5937010E" w14:textId="62DB1C39" w:rsidR="00BD3A3C" w:rsidRPr="00852084" w:rsidRDefault="00960C6B" w:rsidP="00CB596C">
      <w:pPr>
        <w:rPr>
          <w:rFonts w:ascii="Times New Roman" w:eastAsiaTheme="minorEastAsia" w:hAnsi="Times New Roman" w:cs="Times New Roman"/>
          <w:b/>
        </w:rPr>
      </w:pPr>
      <w:r>
        <w:rPr>
          <w:noProof/>
        </w:rPr>
        <w:lastRenderedPageBreak/>
        <w:drawing>
          <wp:anchor distT="0" distB="0" distL="114300" distR="114300" simplePos="0" relativeHeight="251665408" behindDoc="0" locked="0" layoutInCell="1" allowOverlap="1" wp14:anchorId="112F22A0" wp14:editId="74D19159">
            <wp:simplePos x="0" y="0"/>
            <wp:positionH relativeFrom="column">
              <wp:posOffset>-829945</wp:posOffset>
            </wp:positionH>
            <wp:positionV relativeFrom="paragraph">
              <wp:posOffset>386080</wp:posOffset>
            </wp:positionV>
            <wp:extent cx="7586345" cy="435483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86345" cy="4354830"/>
                    </a:xfrm>
                    <a:prstGeom prst="rect">
                      <a:avLst/>
                    </a:prstGeom>
                  </pic:spPr>
                </pic:pic>
              </a:graphicData>
            </a:graphic>
            <wp14:sizeRelH relativeFrom="page">
              <wp14:pctWidth>0</wp14:pctWidth>
            </wp14:sizeRelH>
            <wp14:sizeRelV relativeFrom="page">
              <wp14:pctHeight>0</wp14:pctHeight>
            </wp14:sizeRelV>
          </wp:anchor>
        </w:drawing>
      </w:r>
      <w:r w:rsidR="00A47C1C">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5CE59DED"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iram Beltran-Sanchez" w:date="2018-01-24T09:02:00Z" w:initials="HB">
    <w:p w14:paraId="72B6BC2E" w14:textId="17D942B7" w:rsidR="00DE7EE0" w:rsidRPr="006E2894" w:rsidRDefault="00DE7EE0">
      <w:pPr>
        <w:pStyle w:val="CommentText"/>
        <w:rPr>
          <w:lang w:val="es-MX"/>
        </w:rPr>
      </w:pPr>
      <w:r>
        <w:rPr>
          <w:rStyle w:val="CommentReference"/>
        </w:rPr>
        <w:annotationRef/>
      </w:r>
      <w:r w:rsidRPr="006E2894">
        <w:rPr>
          <w:lang w:val="es-MX"/>
        </w:rPr>
        <w:t xml:space="preserve">Como puedes ver me estoy enfocando </w:t>
      </w:r>
      <w:proofErr w:type="spellStart"/>
      <w:r w:rsidRPr="006E2894">
        <w:rPr>
          <w:lang w:val="es-MX"/>
        </w:rPr>
        <w:t>mas</w:t>
      </w:r>
      <w:proofErr w:type="spellEnd"/>
      <w:r w:rsidRPr="006E2894">
        <w:rPr>
          <w:lang w:val="es-MX"/>
        </w:rPr>
        <w:t xml:space="preserve"> en homicidios y brevemente menciono otras causas. </w:t>
      </w:r>
      <w:r>
        <w:rPr>
          <w:lang w:val="es-MX"/>
        </w:rPr>
        <w:t xml:space="preserve"> Ve que opina, si quieres añadir </w:t>
      </w:r>
      <w:proofErr w:type="spellStart"/>
      <w:r>
        <w:rPr>
          <w:lang w:val="es-MX"/>
        </w:rPr>
        <w:t>mas</w:t>
      </w:r>
      <w:proofErr w:type="spellEnd"/>
      <w:r>
        <w:rPr>
          <w:lang w:val="es-MX"/>
        </w:rPr>
        <w:t xml:space="preserve"> </w:t>
      </w:r>
      <w:proofErr w:type="spellStart"/>
      <w:r>
        <w:rPr>
          <w:lang w:val="es-MX"/>
        </w:rPr>
        <w:t>esta</w:t>
      </w:r>
      <w:proofErr w:type="spellEnd"/>
      <w:r>
        <w:rPr>
          <w:lang w:val="es-MX"/>
        </w:rPr>
        <w:t xml:space="preserve"> bien.</w:t>
      </w:r>
    </w:p>
  </w:comment>
  <w:comment w:id="2" w:author="Hiram Beltran-Sanchez" w:date="2018-01-24T09:10:00Z" w:initials="HB">
    <w:p w14:paraId="5FBF3B29" w14:textId="76D198C1" w:rsidR="00DE7EE0" w:rsidRPr="00877607" w:rsidRDefault="00DE7EE0">
      <w:pPr>
        <w:pStyle w:val="CommentText"/>
        <w:rPr>
          <w:lang w:val="es-MX"/>
        </w:rPr>
      </w:pPr>
      <w:r>
        <w:rPr>
          <w:rStyle w:val="CommentReference"/>
        </w:rPr>
        <w:annotationRef/>
      </w:r>
      <w:r w:rsidRPr="00877607">
        <w:rPr>
          <w:lang w:val="es-MX"/>
        </w:rPr>
        <w:t xml:space="preserve">Necesitamos una </w:t>
      </w:r>
      <w:proofErr w:type="spellStart"/>
      <w:r w:rsidRPr="00877607">
        <w:rPr>
          <w:lang w:val="es-MX"/>
        </w:rPr>
        <w:t>oracion</w:t>
      </w:r>
      <w:proofErr w:type="spellEnd"/>
      <w:r w:rsidRPr="00877607">
        <w:rPr>
          <w:lang w:val="es-MX"/>
        </w:rPr>
        <w:t xml:space="preserve"> que describa que significa ese valor de 1.21, tiene que ser una </w:t>
      </w:r>
      <w:proofErr w:type="spellStart"/>
      <w:r w:rsidRPr="00877607">
        <w:rPr>
          <w:lang w:val="es-MX"/>
        </w:rPr>
        <w:t>oracion</w:t>
      </w:r>
      <w:proofErr w:type="spellEnd"/>
      <w:r w:rsidRPr="00877607">
        <w:rPr>
          <w:lang w:val="es-MX"/>
        </w:rPr>
        <w:t xml:space="preserve"> simple y </w:t>
      </w:r>
      <w:proofErr w:type="spellStart"/>
      <w:r w:rsidRPr="00877607">
        <w:rPr>
          <w:lang w:val="es-MX"/>
        </w:rPr>
        <w:t>facil</w:t>
      </w:r>
      <w:proofErr w:type="spellEnd"/>
      <w:r w:rsidRPr="00877607">
        <w:rPr>
          <w:lang w:val="es-MX"/>
        </w:rPr>
        <w:t xml:space="preserve"> de entender para gente no familiarizada con estas cosas. </w:t>
      </w:r>
      <w:r>
        <w:rPr>
          <w:lang w:val="es-MX"/>
        </w:rPr>
        <w:t xml:space="preserve"> Recuerda que en la </w:t>
      </w:r>
      <w:proofErr w:type="spellStart"/>
      <w:r>
        <w:rPr>
          <w:lang w:val="es-MX"/>
        </w:rPr>
        <w:t>seccion</w:t>
      </w:r>
      <w:proofErr w:type="spellEnd"/>
      <w:r>
        <w:rPr>
          <w:lang w:val="es-MX"/>
        </w:rPr>
        <w:t xml:space="preserve"> de arriba donde presentamos e+ decimos que usamos este indicador porque “</w:t>
      </w:r>
      <w:proofErr w:type="spellStart"/>
      <w:r>
        <w:rPr>
          <w:lang w:val="es-MX"/>
        </w:rPr>
        <w:t>it</w:t>
      </w:r>
      <w:proofErr w:type="spellEnd"/>
      <w:r>
        <w:rPr>
          <w:lang w:val="es-MX"/>
        </w:rPr>
        <w:t xml:space="preserve"> </w:t>
      </w:r>
      <w:proofErr w:type="spellStart"/>
      <w:r>
        <w:rPr>
          <w:lang w:val="es-MX"/>
        </w:rPr>
        <w:t>is</w:t>
      </w:r>
      <w:proofErr w:type="spellEnd"/>
      <w:r>
        <w:rPr>
          <w:lang w:val="es-MX"/>
        </w:rPr>
        <w:t xml:space="preserve"> </w:t>
      </w:r>
      <w:proofErr w:type="spellStart"/>
      <w:r w:rsidRPr="00877607">
        <w:rPr>
          <w:rFonts w:ascii="Times New Roman" w:eastAsiaTheme="minorEastAsia" w:hAnsi="Times New Roman" w:cs="Times New Roman"/>
          <w:lang w:val="es-MX"/>
        </w:rPr>
        <w:t>easy</w:t>
      </w:r>
      <w:proofErr w:type="spellEnd"/>
      <w:r w:rsidRPr="00877607">
        <w:rPr>
          <w:rFonts w:ascii="Times New Roman" w:eastAsiaTheme="minorEastAsia" w:hAnsi="Times New Roman" w:cs="Times New Roman"/>
          <w:lang w:val="es-MX"/>
        </w:rPr>
        <w:t xml:space="preserve"> to </w:t>
      </w:r>
      <w:proofErr w:type="spellStart"/>
      <w:r w:rsidRPr="00877607">
        <w:rPr>
          <w:rFonts w:ascii="Times New Roman" w:eastAsiaTheme="minorEastAsia" w:hAnsi="Times New Roman" w:cs="Times New Roman"/>
          <w:lang w:val="es-MX"/>
        </w:rPr>
        <w:t>understand</w:t>
      </w:r>
      <w:proofErr w:type="spellEnd"/>
      <w:r>
        <w:rPr>
          <w:lang w:val="es-MX"/>
        </w:rPr>
        <w:t>”.</w:t>
      </w:r>
    </w:p>
  </w:comment>
  <w:comment w:id="3" w:author="Hiram Beltran-Sanchez" w:date="2018-01-24T09:29:00Z" w:initials="HB">
    <w:p w14:paraId="22985020" w14:textId="34731895" w:rsidR="00DE7EE0" w:rsidRPr="00CD472D" w:rsidRDefault="00DE7EE0">
      <w:pPr>
        <w:pStyle w:val="CommentText"/>
        <w:rPr>
          <w:lang w:val="es-MX"/>
        </w:rPr>
      </w:pPr>
      <w:r>
        <w:rPr>
          <w:rStyle w:val="CommentReference"/>
        </w:rPr>
        <w:annotationRef/>
      </w:r>
      <w:r w:rsidRPr="00CD472D">
        <w:rPr>
          <w:lang w:val="es-MX"/>
        </w:rPr>
        <w:t xml:space="preserve">Puse diabetes </w:t>
      </w:r>
      <w:proofErr w:type="spellStart"/>
      <w:r w:rsidRPr="00CD472D">
        <w:rPr>
          <w:lang w:val="es-MX"/>
        </w:rPr>
        <w:t>aqui</w:t>
      </w:r>
      <w:proofErr w:type="spellEnd"/>
      <w:r w:rsidRPr="00CD472D">
        <w:rPr>
          <w:lang w:val="es-MX"/>
        </w:rPr>
        <w:t xml:space="preserve"> para no entrar en mucho detalle. </w:t>
      </w:r>
      <w:proofErr w:type="spellStart"/>
      <w:r>
        <w:rPr>
          <w:lang w:val="es-MX"/>
        </w:rPr>
        <w:t>Acomodalo</w:t>
      </w:r>
      <w:proofErr w:type="spellEnd"/>
      <w:r>
        <w:rPr>
          <w:lang w:val="es-MX"/>
        </w:rPr>
        <w:t xml:space="preserve"> como creas </w:t>
      </w:r>
      <w:proofErr w:type="spellStart"/>
      <w:r>
        <w:rPr>
          <w:lang w:val="es-MX"/>
        </w:rPr>
        <w:t>mas</w:t>
      </w:r>
      <w:proofErr w:type="spellEnd"/>
      <w:r>
        <w:rPr>
          <w:lang w:val="es-MX"/>
        </w:rPr>
        <w:t xml:space="preserve"> conveni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B6BC2E" w15:done="0"/>
  <w15:commentEx w15:paraId="5FBF3B29" w15:done="0"/>
  <w15:commentEx w15:paraId="2298502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D2CE61" w14:textId="77777777" w:rsidR="00A5046F" w:rsidRDefault="00A5046F" w:rsidP="008626B5">
      <w:r>
        <w:separator/>
      </w:r>
    </w:p>
  </w:endnote>
  <w:endnote w:type="continuationSeparator" w:id="0">
    <w:p w14:paraId="4FF77044" w14:textId="77777777" w:rsidR="00A5046F" w:rsidRDefault="00A5046F"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0AF7ECFF" w:rsidR="00DE7EE0" w:rsidRDefault="00DE7EE0">
        <w:pPr>
          <w:pStyle w:val="Footer"/>
          <w:jc w:val="right"/>
        </w:pPr>
        <w:r>
          <w:fldChar w:fldCharType="begin"/>
        </w:r>
        <w:r>
          <w:instrText xml:space="preserve"> PAGE   \* MERGEFORMAT </w:instrText>
        </w:r>
        <w:r>
          <w:fldChar w:fldCharType="separate"/>
        </w:r>
        <w:r w:rsidR="003811B1">
          <w:rPr>
            <w:noProof/>
          </w:rPr>
          <w:t>3</w:t>
        </w:r>
        <w:r>
          <w:rPr>
            <w:noProof/>
          </w:rPr>
          <w:fldChar w:fldCharType="end"/>
        </w:r>
      </w:p>
    </w:sdtContent>
  </w:sdt>
  <w:p w14:paraId="1861A259" w14:textId="77777777" w:rsidR="00DE7EE0" w:rsidRDefault="00DE7E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D66173" w14:textId="77777777" w:rsidR="00A5046F" w:rsidRDefault="00A5046F" w:rsidP="008626B5">
      <w:r>
        <w:separator/>
      </w:r>
    </w:p>
  </w:footnote>
  <w:footnote w:type="continuationSeparator" w:id="0">
    <w:p w14:paraId="2F52DB3C" w14:textId="77777777" w:rsidR="00A5046F" w:rsidRDefault="00A5046F"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DE7EE0" w:rsidRPr="002E5219" w:rsidRDefault="00DE7EE0" w:rsidP="008626B5">
        <w:pPr>
          <w:pStyle w:val="Header"/>
        </w:pPr>
        <w:r w:rsidRPr="002E5219">
          <w:t xml:space="preserve">Aburto &amp; </w:t>
        </w:r>
        <w:proofErr w:type="spellStart"/>
        <w:r w:rsidRPr="002E5219">
          <w:t>Beltrán</w:t>
        </w:r>
        <w:proofErr w:type="spellEnd"/>
        <w:r w:rsidRPr="002E5219">
          <w:t xml:space="preserve">-Sánchez, Violence and </w:t>
        </w:r>
        <w:r>
          <w:t>l</w:t>
        </w:r>
        <w:r w:rsidRPr="002E5219">
          <w:t xml:space="preserve">ifespan variation in Mexico </w:t>
        </w:r>
      </w:p>
    </w:sdtContent>
  </w:sdt>
  <w:p w14:paraId="1E1078A1" w14:textId="77777777" w:rsidR="00DE7EE0" w:rsidRPr="002E5219" w:rsidRDefault="00DE7E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ram Beltran-Sanchez">
    <w15:presenceInfo w15:providerId="Windows Live" w15:userId="2bf15d5faeae5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25CE"/>
    <w:rsid w:val="00023253"/>
    <w:rsid w:val="00024C0A"/>
    <w:rsid w:val="00034D1D"/>
    <w:rsid w:val="00035F7D"/>
    <w:rsid w:val="00037C6E"/>
    <w:rsid w:val="000401DA"/>
    <w:rsid w:val="000510ED"/>
    <w:rsid w:val="00053745"/>
    <w:rsid w:val="00053A64"/>
    <w:rsid w:val="00053E52"/>
    <w:rsid w:val="00057052"/>
    <w:rsid w:val="000610F5"/>
    <w:rsid w:val="000623C6"/>
    <w:rsid w:val="000652F3"/>
    <w:rsid w:val="0007098C"/>
    <w:rsid w:val="00070F33"/>
    <w:rsid w:val="0007160B"/>
    <w:rsid w:val="000751FF"/>
    <w:rsid w:val="00075A85"/>
    <w:rsid w:val="00093F2C"/>
    <w:rsid w:val="00096021"/>
    <w:rsid w:val="00096625"/>
    <w:rsid w:val="0009676B"/>
    <w:rsid w:val="000976B1"/>
    <w:rsid w:val="000A06F0"/>
    <w:rsid w:val="000A204A"/>
    <w:rsid w:val="000A2B79"/>
    <w:rsid w:val="000A305E"/>
    <w:rsid w:val="000A379B"/>
    <w:rsid w:val="000A3AF0"/>
    <w:rsid w:val="000A4E0C"/>
    <w:rsid w:val="000A7C70"/>
    <w:rsid w:val="000B0B26"/>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5565"/>
    <w:rsid w:val="000E70CE"/>
    <w:rsid w:val="000F3403"/>
    <w:rsid w:val="000F4727"/>
    <w:rsid w:val="000F4B15"/>
    <w:rsid w:val="000F6024"/>
    <w:rsid w:val="000F66DA"/>
    <w:rsid w:val="000F6E84"/>
    <w:rsid w:val="00102234"/>
    <w:rsid w:val="00102266"/>
    <w:rsid w:val="00103644"/>
    <w:rsid w:val="00114117"/>
    <w:rsid w:val="001154AB"/>
    <w:rsid w:val="00115CC5"/>
    <w:rsid w:val="00121776"/>
    <w:rsid w:val="00123B85"/>
    <w:rsid w:val="0013165F"/>
    <w:rsid w:val="00133BA8"/>
    <w:rsid w:val="00133EFE"/>
    <w:rsid w:val="00135876"/>
    <w:rsid w:val="0013634E"/>
    <w:rsid w:val="00142693"/>
    <w:rsid w:val="001427B0"/>
    <w:rsid w:val="001438E2"/>
    <w:rsid w:val="00143AA0"/>
    <w:rsid w:val="00146D70"/>
    <w:rsid w:val="00147564"/>
    <w:rsid w:val="00147C2A"/>
    <w:rsid w:val="00151B70"/>
    <w:rsid w:val="001520C4"/>
    <w:rsid w:val="0015223E"/>
    <w:rsid w:val="001533CA"/>
    <w:rsid w:val="001554F3"/>
    <w:rsid w:val="00161D5F"/>
    <w:rsid w:val="00166E6F"/>
    <w:rsid w:val="001678BD"/>
    <w:rsid w:val="001727D8"/>
    <w:rsid w:val="001740BF"/>
    <w:rsid w:val="0017529C"/>
    <w:rsid w:val="0018100B"/>
    <w:rsid w:val="001815A2"/>
    <w:rsid w:val="00183773"/>
    <w:rsid w:val="00184A14"/>
    <w:rsid w:val="00185A04"/>
    <w:rsid w:val="00185EDC"/>
    <w:rsid w:val="00186759"/>
    <w:rsid w:val="00186C59"/>
    <w:rsid w:val="00190B5F"/>
    <w:rsid w:val="0019263E"/>
    <w:rsid w:val="00195368"/>
    <w:rsid w:val="001957A2"/>
    <w:rsid w:val="00196B2F"/>
    <w:rsid w:val="00196DF0"/>
    <w:rsid w:val="001A1137"/>
    <w:rsid w:val="001B4A59"/>
    <w:rsid w:val="001B5964"/>
    <w:rsid w:val="001B5AE5"/>
    <w:rsid w:val="001C18C8"/>
    <w:rsid w:val="001C5C3B"/>
    <w:rsid w:val="001E1AEB"/>
    <w:rsid w:val="001E1FC5"/>
    <w:rsid w:val="001E3927"/>
    <w:rsid w:val="001E562B"/>
    <w:rsid w:val="001E58D9"/>
    <w:rsid w:val="001F2AD2"/>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F54"/>
    <w:rsid w:val="00241894"/>
    <w:rsid w:val="002427D2"/>
    <w:rsid w:val="00245DEB"/>
    <w:rsid w:val="002463B3"/>
    <w:rsid w:val="00254807"/>
    <w:rsid w:val="00256CCC"/>
    <w:rsid w:val="002571BD"/>
    <w:rsid w:val="0025755C"/>
    <w:rsid w:val="00261A8C"/>
    <w:rsid w:val="00267B7B"/>
    <w:rsid w:val="00280918"/>
    <w:rsid w:val="00281965"/>
    <w:rsid w:val="00282F01"/>
    <w:rsid w:val="0028674F"/>
    <w:rsid w:val="00287473"/>
    <w:rsid w:val="00292D6F"/>
    <w:rsid w:val="00292DD8"/>
    <w:rsid w:val="00292FB1"/>
    <w:rsid w:val="00293569"/>
    <w:rsid w:val="00293E5A"/>
    <w:rsid w:val="00294234"/>
    <w:rsid w:val="00296F8E"/>
    <w:rsid w:val="00297BED"/>
    <w:rsid w:val="002A3461"/>
    <w:rsid w:val="002B24D2"/>
    <w:rsid w:val="002B3A7F"/>
    <w:rsid w:val="002B5CC4"/>
    <w:rsid w:val="002B5E56"/>
    <w:rsid w:val="002B6154"/>
    <w:rsid w:val="002C2018"/>
    <w:rsid w:val="002C5B6D"/>
    <w:rsid w:val="002E059C"/>
    <w:rsid w:val="002E12AE"/>
    <w:rsid w:val="002E3E60"/>
    <w:rsid w:val="002E5219"/>
    <w:rsid w:val="002E5917"/>
    <w:rsid w:val="002E61E9"/>
    <w:rsid w:val="002E68F7"/>
    <w:rsid w:val="002F1B38"/>
    <w:rsid w:val="002F3ACA"/>
    <w:rsid w:val="002F5300"/>
    <w:rsid w:val="002F639F"/>
    <w:rsid w:val="00301966"/>
    <w:rsid w:val="003032B4"/>
    <w:rsid w:val="00305655"/>
    <w:rsid w:val="00306181"/>
    <w:rsid w:val="00312221"/>
    <w:rsid w:val="00312C8E"/>
    <w:rsid w:val="003145A2"/>
    <w:rsid w:val="00314B6E"/>
    <w:rsid w:val="00315CD1"/>
    <w:rsid w:val="00322AB3"/>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474E"/>
    <w:rsid w:val="00355B18"/>
    <w:rsid w:val="0035669C"/>
    <w:rsid w:val="003576E6"/>
    <w:rsid w:val="00357D2E"/>
    <w:rsid w:val="0036116F"/>
    <w:rsid w:val="00361AF1"/>
    <w:rsid w:val="0036394E"/>
    <w:rsid w:val="00374DAD"/>
    <w:rsid w:val="00375441"/>
    <w:rsid w:val="003811B1"/>
    <w:rsid w:val="00381F01"/>
    <w:rsid w:val="0038240D"/>
    <w:rsid w:val="00382A4A"/>
    <w:rsid w:val="00385EAB"/>
    <w:rsid w:val="00387E6D"/>
    <w:rsid w:val="00393D2F"/>
    <w:rsid w:val="0039481A"/>
    <w:rsid w:val="00395379"/>
    <w:rsid w:val="003A0237"/>
    <w:rsid w:val="003A0827"/>
    <w:rsid w:val="003A160D"/>
    <w:rsid w:val="003A7066"/>
    <w:rsid w:val="003B0A16"/>
    <w:rsid w:val="003B0AF3"/>
    <w:rsid w:val="003B0FB1"/>
    <w:rsid w:val="003B1E7D"/>
    <w:rsid w:val="003B2D6E"/>
    <w:rsid w:val="003B54D7"/>
    <w:rsid w:val="003B591E"/>
    <w:rsid w:val="003B6459"/>
    <w:rsid w:val="003C207E"/>
    <w:rsid w:val="003C2485"/>
    <w:rsid w:val="003C5029"/>
    <w:rsid w:val="003D32CF"/>
    <w:rsid w:val="003E1A3A"/>
    <w:rsid w:val="003E3B4F"/>
    <w:rsid w:val="003E60C1"/>
    <w:rsid w:val="003F41E2"/>
    <w:rsid w:val="00403FD3"/>
    <w:rsid w:val="00405E0B"/>
    <w:rsid w:val="00410FFF"/>
    <w:rsid w:val="004116BC"/>
    <w:rsid w:val="00413168"/>
    <w:rsid w:val="0041317F"/>
    <w:rsid w:val="00414CF4"/>
    <w:rsid w:val="00414E48"/>
    <w:rsid w:val="00421100"/>
    <w:rsid w:val="004218ED"/>
    <w:rsid w:val="00422417"/>
    <w:rsid w:val="00430B3C"/>
    <w:rsid w:val="00432140"/>
    <w:rsid w:val="00432525"/>
    <w:rsid w:val="00433C6C"/>
    <w:rsid w:val="004404A1"/>
    <w:rsid w:val="00442C84"/>
    <w:rsid w:val="0044355A"/>
    <w:rsid w:val="00444515"/>
    <w:rsid w:val="00444CE0"/>
    <w:rsid w:val="00455FE1"/>
    <w:rsid w:val="004617D6"/>
    <w:rsid w:val="0046185B"/>
    <w:rsid w:val="004622FC"/>
    <w:rsid w:val="00465D97"/>
    <w:rsid w:val="004754A8"/>
    <w:rsid w:val="0047614E"/>
    <w:rsid w:val="00483D85"/>
    <w:rsid w:val="00486385"/>
    <w:rsid w:val="00486FE4"/>
    <w:rsid w:val="004939C9"/>
    <w:rsid w:val="0049659E"/>
    <w:rsid w:val="00497F1D"/>
    <w:rsid w:val="004A32F8"/>
    <w:rsid w:val="004A4B6E"/>
    <w:rsid w:val="004A4D36"/>
    <w:rsid w:val="004A58B0"/>
    <w:rsid w:val="004A664C"/>
    <w:rsid w:val="004A6E85"/>
    <w:rsid w:val="004A763C"/>
    <w:rsid w:val="004B215A"/>
    <w:rsid w:val="004B5FDD"/>
    <w:rsid w:val="004C093E"/>
    <w:rsid w:val="004C0E7A"/>
    <w:rsid w:val="004C1DC0"/>
    <w:rsid w:val="004C245D"/>
    <w:rsid w:val="004C34BA"/>
    <w:rsid w:val="004C4EA6"/>
    <w:rsid w:val="004C5111"/>
    <w:rsid w:val="004D01EE"/>
    <w:rsid w:val="004D1134"/>
    <w:rsid w:val="004D2DF3"/>
    <w:rsid w:val="004D3C1C"/>
    <w:rsid w:val="004D6A53"/>
    <w:rsid w:val="004D7A20"/>
    <w:rsid w:val="004E2A3E"/>
    <w:rsid w:val="004E568D"/>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2DD6"/>
    <w:rsid w:val="00534541"/>
    <w:rsid w:val="005358D0"/>
    <w:rsid w:val="0053670C"/>
    <w:rsid w:val="00540C98"/>
    <w:rsid w:val="00541E1F"/>
    <w:rsid w:val="005445D9"/>
    <w:rsid w:val="00547C30"/>
    <w:rsid w:val="00556473"/>
    <w:rsid w:val="00556B92"/>
    <w:rsid w:val="00561463"/>
    <w:rsid w:val="0056326E"/>
    <w:rsid w:val="00566AA7"/>
    <w:rsid w:val="00571B9F"/>
    <w:rsid w:val="005721FB"/>
    <w:rsid w:val="00574CAF"/>
    <w:rsid w:val="005765E9"/>
    <w:rsid w:val="00576B85"/>
    <w:rsid w:val="0057716F"/>
    <w:rsid w:val="00577DFB"/>
    <w:rsid w:val="00577EFB"/>
    <w:rsid w:val="00580A28"/>
    <w:rsid w:val="005821D4"/>
    <w:rsid w:val="00582AFA"/>
    <w:rsid w:val="00583207"/>
    <w:rsid w:val="0058411D"/>
    <w:rsid w:val="005841C5"/>
    <w:rsid w:val="005841C8"/>
    <w:rsid w:val="00587778"/>
    <w:rsid w:val="00590148"/>
    <w:rsid w:val="005908BC"/>
    <w:rsid w:val="00592485"/>
    <w:rsid w:val="00596B06"/>
    <w:rsid w:val="0059737B"/>
    <w:rsid w:val="005A1F91"/>
    <w:rsid w:val="005B02EC"/>
    <w:rsid w:val="005B0662"/>
    <w:rsid w:val="005B25D2"/>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392D"/>
    <w:rsid w:val="005E4AC8"/>
    <w:rsid w:val="005F2A5A"/>
    <w:rsid w:val="005F4FDF"/>
    <w:rsid w:val="005F67D3"/>
    <w:rsid w:val="005F7F34"/>
    <w:rsid w:val="00603B99"/>
    <w:rsid w:val="00610BF4"/>
    <w:rsid w:val="00611D68"/>
    <w:rsid w:val="006158DC"/>
    <w:rsid w:val="006218DF"/>
    <w:rsid w:val="00621A23"/>
    <w:rsid w:val="00623083"/>
    <w:rsid w:val="00624AC6"/>
    <w:rsid w:val="00627B45"/>
    <w:rsid w:val="006324D9"/>
    <w:rsid w:val="006343C1"/>
    <w:rsid w:val="00637015"/>
    <w:rsid w:val="00637267"/>
    <w:rsid w:val="00637765"/>
    <w:rsid w:val="00637863"/>
    <w:rsid w:val="0064442B"/>
    <w:rsid w:val="0065150E"/>
    <w:rsid w:val="00651FF8"/>
    <w:rsid w:val="006556AD"/>
    <w:rsid w:val="00657D87"/>
    <w:rsid w:val="00660553"/>
    <w:rsid w:val="00664278"/>
    <w:rsid w:val="00670A82"/>
    <w:rsid w:val="00673358"/>
    <w:rsid w:val="006763A3"/>
    <w:rsid w:val="00680D32"/>
    <w:rsid w:val="006825DF"/>
    <w:rsid w:val="00684228"/>
    <w:rsid w:val="0069185B"/>
    <w:rsid w:val="00695911"/>
    <w:rsid w:val="00696F3D"/>
    <w:rsid w:val="006A1571"/>
    <w:rsid w:val="006A1BDD"/>
    <w:rsid w:val="006A307B"/>
    <w:rsid w:val="006A67ED"/>
    <w:rsid w:val="006A773F"/>
    <w:rsid w:val="006B17D9"/>
    <w:rsid w:val="006B3821"/>
    <w:rsid w:val="006B5AD0"/>
    <w:rsid w:val="006B646A"/>
    <w:rsid w:val="006B6A6C"/>
    <w:rsid w:val="006B7362"/>
    <w:rsid w:val="006C002F"/>
    <w:rsid w:val="006C0220"/>
    <w:rsid w:val="006C0332"/>
    <w:rsid w:val="006C0C3F"/>
    <w:rsid w:val="006D27D1"/>
    <w:rsid w:val="006D2C6C"/>
    <w:rsid w:val="006D2D24"/>
    <w:rsid w:val="006D3ED7"/>
    <w:rsid w:val="006D4C44"/>
    <w:rsid w:val="006D63B1"/>
    <w:rsid w:val="006D74BF"/>
    <w:rsid w:val="006D7692"/>
    <w:rsid w:val="006E2679"/>
    <w:rsid w:val="006E2894"/>
    <w:rsid w:val="006E5308"/>
    <w:rsid w:val="006E7E57"/>
    <w:rsid w:val="006F2D06"/>
    <w:rsid w:val="006F31FB"/>
    <w:rsid w:val="006F3B14"/>
    <w:rsid w:val="006F75DC"/>
    <w:rsid w:val="00701C71"/>
    <w:rsid w:val="007021A3"/>
    <w:rsid w:val="007029C5"/>
    <w:rsid w:val="007039A4"/>
    <w:rsid w:val="00703EDC"/>
    <w:rsid w:val="00705321"/>
    <w:rsid w:val="00706116"/>
    <w:rsid w:val="00711638"/>
    <w:rsid w:val="007142DA"/>
    <w:rsid w:val="00714651"/>
    <w:rsid w:val="00714F65"/>
    <w:rsid w:val="00721BA4"/>
    <w:rsid w:val="00724004"/>
    <w:rsid w:val="007307BC"/>
    <w:rsid w:val="00734C87"/>
    <w:rsid w:val="007362CE"/>
    <w:rsid w:val="00736F9C"/>
    <w:rsid w:val="00737769"/>
    <w:rsid w:val="00741DC0"/>
    <w:rsid w:val="007451A0"/>
    <w:rsid w:val="00745769"/>
    <w:rsid w:val="00745B0B"/>
    <w:rsid w:val="007470E0"/>
    <w:rsid w:val="0075108C"/>
    <w:rsid w:val="007539AB"/>
    <w:rsid w:val="00753F17"/>
    <w:rsid w:val="00756D74"/>
    <w:rsid w:val="00757370"/>
    <w:rsid w:val="00760823"/>
    <w:rsid w:val="0076399E"/>
    <w:rsid w:val="007640CF"/>
    <w:rsid w:val="007650FB"/>
    <w:rsid w:val="00765374"/>
    <w:rsid w:val="00766699"/>
    <w:rsid w:val="0077105C"/>
    <w:rsid w:val="00774C06"/>
    <w:rsid w:val="00774E35"/>
    <w:rsid w:val="00776629"/>
    <w:rsid w:val="00776E1F"/>
    <w:rsid w:val="00776E54"/>
    <w:rsid w:val="007773CB"/>
    <w:rsid w:val="0077758E"/>
    <w:rsid w:val="00781363"/>
    <w:rsid w:val="00781EA2"/>
    <w:rsid w:val="00786F58"/>
    <w:rsid w:val="00787E6C"/>
    <w:rsid w:val="0079067C"/>
    <w:rsid w:val="00797EDD"/>
    <w:rsid w:val="007A2B3B"/>
    <w:rsid w:val="007A35CE"/>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36D4"/>
    <w:rsid w:val="007F3CD3"/>
    <w:rsid w:val="007F4762"/>
    <w:rsid w:val="007F4E3F"/>
    <w:rsid w:val="00800EDF"/>
    <w:rsid w:val="00802F99"/>
    <w:rsid w:val="00804357"/>
    <w:rsid w:val="008107BE"/>
    <w:rsid w:val="00813155"/>
    <w:rsid w:val="008143C4"/>
    <w:rsid w:val="00814E48"/>
    <w:rsid w:val="0081698F"/>
    <w:rsid w:val="0082005B"/>
    <w:rsid w:val="00821A9E"/>
    <w:rsid w:val="00823A5D"/>
    <w:rsid w:val="008251BD"/>
    <w:rsid w:val="00825E78"/>
    <w:rsid w:val="0083171D"/>
    <w:rsid w:val="00831DA6"/>
    <w:rsid w:val="00837878"/>
    <w:rsid w:val="008412A2"/>
    <w:rsid w:val="00841CDF"/>
    <w:rsid w:val="00842F0B"/>
    <w:rsid w:val="008445DA"/>
    <w:rsid w:val="008505EE"/>
    <w:rsid w:val="00852084"/>
    <w:rsid w:val="00852D81"/>
    <w:rsid w:val="00855DAF"/>
    <w:rsid w:val="0085740F"/>
    <w:rsid w:val="00857D7E"/>
    <w:rsid w:val="008626B5"/>
    <w:rsid w:val="008650AF"/>
    <w:rsid w:val="00877607"/>
    <w:rsid w:val="008818A6"/>
    <w:rsid w:val="008818CF"/>
    <w:rsid w:val="0088336A"/>
    <w:rsid w:val="00885957"/>
    <w:rsid w:val="00885DB7"/>
    <w:rsid w:val="00891AF9"/>
    <w:rsid w:val="00893012"/>
    <w:rsid w:val="008937A3"/>
    <w:rsid w:val="008946C0"/>
    <w:rsid w:val="00897FA5"/>
    <w:rsid w:val="008A0DA5"/>
    <w:rsid w:val="008A1093"/>
    <w:rsid w:val="008A175B"/>
    <w:rsid w:val="008A20E2"/>
    <w:rsid w:val="008A34A9"/>
    <w:rsid w:val="008A35B4"/>
    <w:rsid w:val="008A443A"/>
    <w:rsid w:val="008A51C5"/>
    <w:rsid w:val="008A6589"/>
    <w:rsid w:val="008B1ED9"/>
    <w:rsid w:val="008B2672"/>
    <w:rsid w:val="008B2F40"/>
    <w:rsid w:val="008B35B9"/>
    <w:rsid w:val="008B5B0F"/>
    <w:rsid w:val="008C09D6"/>
    <w:rsid w:val="008C0FF6"/>
    <w:rsid w:val="008C2CFB"/>
    <w:rsid w:val="008C378D"/>
    <w:rsid w:val="008C5F7F"/>
    <w:rsid w:val="008C659C"/>
    <w:rsid w:val="008D5573"/>
    <w:rsid w:val="008D5DA4"/>
    <w:rsid w:val="008D6171"/>
    <w:rsid w:val="008D6987"/>
    <w:rsid w:val="008D790D"/>
    <w:rsid w:val="008D7C06"/>
    <w:rsid w:val="008E1F58"/>
    <w:rsid w:val="008E345E"/>
    <w:rsid w:val="008E4345"/>
    <w:rsid w:val="008E5FAB"/>
    <w:rsid w:val="008E6DD5"/>
    <w:rsid w:val="008F143D"/>
    <w:rsid w:val="008F2E6B"/>
    <w:rsid w:val="008F6019"/>
    <w:rsid w:val="008F6120"/>
    <w:rsid w:val="008F67A1"/>
    <w:rsid w:val="008F7818"/>
    <w:rsid w:val="00900AEB"/>
    <w:rsid w:val="00901147"/>
    <w:rsid w:val="00903A26"/>
    <w:rsid w:val="00911683"/>
    <w:rsid w:val="00911DE4"/>
    <w:rsid w:val="0091402A"/>
    <w:rsid w:val="0091488C"/>
    <w:rsid w:val="00914E84"/>
    <w:rsid w:val="00920B4E"/>
    <w:rsid w:val="009221FB"/>
    <w:rsid w:val="009262CB"/>
    <w:rsid w:val="00926C45"/>
    <w:rsid w:val="00927ECF"/>
    <w:rsid w:val="00930804"/>
    <w:rsid w:val="00933C00"/>
    <w:rsid w:val="00935B8D"/>
    <w:rsid w:val="00937B11"/>
    <w:rsid w:val="00941996"/>
    <w:rsid w:val="0094202A"/>
    <w:rsid w:val="009421E8"/>
    <w:rsid w:val="009433D8"/>
    <w:rsid w:val="009438D2"/>
    <w:rsid w:val="00946318"/>
    <w:rsid w:val="00946ACE"/>
    <w:rsid w:val="00946EA4"/>
    <w:rsid w:val="00947BB1"/>
    <w:rsid w:val="00954471"/>
    <w:rsid w:val="00955360"/>
    <w:rsid w:val="00955939"/>
    <w:rsid w:val="00960C6B"/>
    <w:rsid w:val="00964D75"/>
    <w:rsid w:val="00965D77"/>
    <w:rsid w:val="00967947"/>
    <w:rsid w:val="00970888"/>
    <w:rsid w:val="009744E1"/>
    <w:rsid w:val="00974ACD"/>
    <w:rsid w:val="00976EDA"/>
    <w:rsid w:val="009773F0"/>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6A1F"/>
    <w:rsid w:val="009B6B02"/>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1273"/>
    <w:rsid w:val="00A33271"/>
    <w:rsid w:val="00A34284"/>
    <w:rsid w:val="00A427BE"/>
    <w:rsid w:val="00A4414C"/>
    <w:rsid w:val="00A47AC7"/>
    <w:rsid w:val="00A47C1C"/>
    <w:rsid w:val="00A47DA0"/>
    <w:rsid w:val="00A5046F"/>
    <w:rsid w:val="00A51624"/>
    <w:rsid w:val="00A519CD"/>
    <w:rsid w:val="00A60E9F"/>
    <w:rsid w:val="00A67AA2"/>
    <w:rsid w:val="00A711AD"/>
    <w:rsid w:val="00A7176F"/>
    <w:rsid w:val="00A72E0F"/>
    <w:rsid w:val="00A76246"/>
    <w:rsid w:val="00A76E62"/>
    <w:rsid w:val="00A77AA9"/>
    <w:rsid w:val="00A82186"/>
    <w:rsid w:val="00A830E0"/>
    <w:rsid w:val="00A840F1"/>
    <w:rsid w:val="00A85533"/>
    <w:rsid w:val="00A85929"/>
    <w:rsid w:val="00A86A02"/>
    <w:rsid w:val="00A91859"/>
    <w:rsid w:val="00A93DF5"/>
    <w:rsid w:val="00AA207C"/>
    <w:rsid w:val="00AA5BA4"/>
    <w:rsid w:val="00AA63FC"/>
    <w:rsid w:val="00AB333A"/>
    <w:rsid w:val="00AB3C7B"/>
    <w:rsid w:val="00AC08BE"/>
    <w:rsid w:val="00AC3941"/>
    <w:rsid w:val="00AC3979"/>
    <w:rsid w:val="00AC45C1"/>
    <w:rsid w:val="00AD43CB"/>
    <w:rsid w:val="00AD66A7"/>
    <w:rsid w:val="00AD6EB1"/>
    <w:rsid w:val="00AD79ED"/>
    <w:rsid w:val="00AE2253"/>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488A"/>
    <w:rsid w:val="00B25ECB"/>
    <w:rsid w:val="00B2783C"/>
    <w:rsid w:val="00B347B2"/>
    <w:rsid w:val="00B37A21"/>
    <w:rsid w:val="00B37C3E"/>
    <w:rsid w:val="00B40531"/>
    <w:rsid w:val="00B4142C"/>
    <w:rsid w:val="00B421AB"/>
    <w:rsid w:val="00B44767"/>
    <w:rsid w:val="00B45D02"/>
    <w:rsid w:val="00B50407"/>
    <w:rsid w:val="00B50638"/>
    <w:rsid w:val="00B516BA"/>
    <w:rsid w:val="00B55311"/>
    <w:rsid w:val="00B61FD1"/>
    <w:rsid w:val="00B62339"/>
    <w:rsid w:val="00B62851"/>
    <w:rsid w:val="00B6359B"/>
    <w:rsid w:val="00B6532B"/>
    <w:rsid w:val="00B70301"/>
    <w:rsid w:val="00B73C4D"/>
    <w:rsid w:val="00B7663B"/>
    <w:rsid w:val="00B85FDC"/>
    <w:rsid w:val="00B8633E"/>
    <w:rsid w:val="00B87A2F"/>
    <w:rsid w:val="00B9218A"/>
    <w:rsid w:val="00B94BE0"/>
    <w:rsid w:val="00B97962"/>
    <w:rsid w:val="00B97C33"/>
    <w:rsid w:val="00B97FBB"/>
    <w:rsid w:val="00BA1202"/>
    <w:rsid w:val="00BA1A73"/>
    <w:rsid w:val="00BA4E8F"/>
    <w:rsid w:val="00BA6EE3"/>
    <w:rsid w:val="00BB099E"/>
    <w:rsid w:val="00BB1AB0"/>
    <w:rsid w:val="00BB44CE"/>
    <w:rsid w:val="00BB58A7"/>
    <w:rsid w:val="00BB58FA"/>
    <w:rsid w:val="00BC188E"/>
    <w:rsid w:val="00BC2AAA"/>
    <w:rsid w:val="00BC4386"/>
    <w:rsid w:val="00BD0F15"/>
    <w:rsid w:val="00BD19E7"/>
    <w:rsid w:val="00BD25AB"/>
    <w:rsid w:val="00BD3A3C"/>
    <w:rsid w:val="00BD4286"/>
    <w:rsid w:val="00BD4760"/>
    <w:rsid w:val="00BD5932"/>
    <w:rsid w:val="00BE1569"/>
    <w:rsid w:val="00BE15C0"/>
    <w:rsid w:val="00BE2458"/>
    <w:rsid w:val="00BE3082"/>
    <w:rsid w:val="00BE3099"/>
    <w:rsid w:val="00BE5969"/>
    <w:rsid w:val="00BE6467"/>
    <w:rsid w:val="00BF01E9"/>
    <w:rsid w:val="00BF0DD1"/>
    <w:rsid w:val="00BF45A8"/>
    <w:rsid w:val="00BF5F73"/>
    <w:rsid w:val="00C05A7D"/>
    <w:rsid w:val="00C108E9"/>
    <w:rsid w:val="00C12FF7"/>
    <w:rsid w:val="00C140D9"/>
    <w:rsid w:val="00C14DC8"/>
    <w:rsid w:val="00C14FBD"/>
    <w:rsid w:val="00C15EEE"/>
    <w:rsid w:val="00C17271"/>
    <w:rsid w:val="00C175CE"/>
    <w:rsid w:val="00C24065"/>
    <w:rsid w:val="00C30B29"/>
    <w:rsid w:val="00C3613E"/>
    <w:rsid w:val="00C36397"/>
    <w:rsid w:val="00C3799B"/>
    <w:rsid w:val="00C41563"/>
    <w:rsid w:val="00C44080"/>
    <w:rsid w:val="00C4569E"/>
    <w:rsid w:val="00C458A5"/>
    <w:rsid w:val="00C4799D"/>
    <w:rsid w:val="00C5322D"/>
    <w:rsid w:val="00C535AE"/>
    <w:rsid w:val="00C5680A"/>
    <w:rsid w:val="00C6597E"/>
    <w:rsid w:val="00C65B59"/>
    <w:rsid w:val="00C66D21"/>
    <w:rsid w:val="00C7225E"/>
    <w:rsid w:val="00C722C6"/>
    <w:rsid w:val="00C7277A"/>
    <w:rsid w:val="00C72FBB"/>
    <w:rsid w:val="00C773CF"/>
    <w:rsid w:val="00C77F42"/>
    <w:rsid w:val="00C84930"/>
    <w:rsid w:val="00C85599"/>
    <w:rsid w:val="00C8691D"/>
    <w:rsid w:val="00C937CC"/>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D472D"/>
    <w:rsid w:val="00CD6629"/>
    <w:rsid w:val="00CE14DA"/>
    <w:rsid w:val="00CE1553"/>
    <w:rsid w:val="00CE2949"/>
    <w:rsid w:val="00CE41BF"/>
    <w:rsid w:val="00CE6001"/>
    <w:rsid w:val="00CE7213"/>
    <w:rsid w:val="00CE7FCB"/>
    <w:rsid w:val="00CE7FF5"/>
    <w:rsid w:val="00CF06E6"/>
    <w:rsid w:val="00CF1697"/>
    <w:rsid w:val="00CF24C5"/>
    <w:rsid w:val="00CF2A81"/>
    <w:rsid w:val="00CF4C73"/>
    <w:rsid w:val="00D013FD"/>
    <w:rsid w:val="00D02A5C"/>
    <w:rsid w:val="00D0478C"/>
    <w:rsid w:val="00D05647"/>
    <w:rsid w:val="00D11EC2"/>
    <w:rsid w:val="00D1436F"/>
    <w:rsid w:val="00D14AE6"/>
    <w:rsid w:val="00D171DD"/>
    <w:rsid w:val="00D2173D"/>
    <w:rsid w:val="00D3096E"/>
    <w:rsid w:val="00D31124"/>
    <w:rsid w:val="00D34ACD"/>
    <w:rsid w:val="00D35CCF"/>
    <w:rsid w:val="00D36996"/>
    <w:rsid w:val="00D36E7E"/>
    <w:rsid w:val="00D3712D"/>
    <w:rsid w:val="00D37CEC"/>
    <w:rsid w:val="00D4032F"/>
    <w:rsid w:val="00D4210D"/>
    <w:rsid w:val="00D43270"/>
    <w:rsid w:val="00D4447B"/>
    <w:rsid w:val="00D461FC"/>
    <w:rsid w:val="00D52A49"/>
    <w:rsid w:val="00D53A0F"/>
    <w:rsid w:val="00D55053"/>
    <w:rsid w:val="00D557AA"/>
    <w:rsid w:val="00D557F4"/>
    <w:rsid w:val="00D57231"/>
    <w:rsid w:val="00D5785B"/>
    <w:rsid w:val="00D60944"/>
    <w:rsid w:val="00D60BC5"/>
    <w:rsid w:val="00D637C5"/>
    <w:rsid w:val="00D6429C"/>
    <w:rsid w:val="00D658A8"/>
    <w:rsid w:val="00D733CE"/>
    <w:rsid w:val="00D73619"/>
    <w:rsid w:val="00D739EB"/>
    <w:rsid w:val="00D76997"/>
    <w:rsid w:val="00D8183C"/>
    <w:rsid w:val="00D823B0"/>
    <w:rsid w:val="00D8276B"/>
    <w:rsid w:val="00D84AE2"/>
    <w:rsid w:val="00D90ECA"/>
    <w:rsid w:val="00D917FF"/>
    <w:rsid w:val="00D91C57"/>
    <w:rsid w:val="00D96550"/>
    <w:rsid w:val="00D972C8"/>
    <w:rsid w:val="00DA09EC"/>
    <w:rsid w:val="00DA20B7"/>
    <w:rsid w:val="00DB19E0"/>
    <w:rsid w:val="00DB1D38"/>
    <w:rsid w:val="00DB1E25"/>
    <w:rsid w:val="00DB1E2E"/>
    <w:rsid w:val="00DB1F4B"/>
    <w:rsid w:val="00DB3634"/>
    <w:rsid w:val="00DB3C58"/>
    <w:rsid w:val="00DB5614"/>
    <w:rsid w:val="00DC1F34"/>
    <w:rsid w:val="00DC4AB2"/>
    <w:rsid w:val="00DC64D8"/>
    <w:rsid w:val="00DC6E30"/>
    <w:rsid w:val="00DE10FD"/>
    <w:rsid w:val="00DE1726"/>
    <w:rsid w:val="00DE2041"/>
    <w:rsid w:val="00DE6713"/>
    <w:rsid w:val="00DE7EE0"/>
    <w:rsid w:val="00DF3CA7"/>
    <w:rsid w:val="00DF62C2"/>
    <w:rsid w:val="00E10F2E"/>
    <w:rsid w:val="00E11BB9"/>
    <w:rsid w:val="00E21F36"/>
    <w:rsid w:val="00E22012"/>
    <w:rsid w:val="00E32FC8"/>
    <w:rsid w:val="00E3461A"/>
    <w:rsid w:val="00E34DC0"/>
    <w:rsid w:val="00E360C2"/>
    <w:rsid w:val="00E3719C"/>
    <w:rsid w:val="00E4747F"/>
    <w:rsid w:val="00E54FCA"/>
    <w:rsid w:val="00E63975"/>
    <w:rsid w:val="00E6439C"/>
    <w:rsid w:val="00E670F8"/>
    <w:rsid w:val="00E67EAE"/>
    <w:rsid w:val="00E70C29"/>
    <w:rsid w:val="00E70CB2"/>
    <w:rsid w:val="00E77D66"/>
    <w:rsid w:val="00E816C3"/>
    <w:rsid w:val="00E83AB5"/>
    <w:rsid w:val="00E83D54"/>
    <w:rsid w:val="00E855E0"/>
    <w:rsid w:val="00E85FEE"/>
    <w:rsid w:val="00E87D13"/>
    <w:rsid w:val="00E91351"/>
    <w:rsid w:val="00E92AFB"/>
    <w:rsid w:val="00E943AC"/>
    <w:rsid w:val="00E97C32"/>
    <w:rsid w:val="00EA1A0F"/>
    <w:rsid w:val="00EA4EB0"/>
    <w:rsid w:val="00EA65B4"/>
    <w:rsid w:val="00EB0090"/>
    <w:rsid w:val="00EB1435"/>
    <w:rsid w:val="00EB25AE"/>
    <w:rsid w:val="00EB5AAE"/>
    <w:rsid w:val="00EB6526"/>
    <w:rsid w:val="00EC2274"/>
    <w:rsid w:val="00ED10EE"/>
    <w:rsid w:val="00ED464F"/>
    <w:rsid w:val="00ED4DE8"/>
    <w:rsid w:val="00ED5363"/>
    <w:rsid w:val="00ED6F62"/>
    <w:rsid w:val="00EE0AF6"/>
    <w:rsid w:val="00EE13A8"/>
    <w:rsid w:val="00EE60B6"/>
    <w:rsid w:val="00EF3E82"/>
    <w:rsid w:val="00EF4641"/>
    <w:rsid w:val="00EF6D66"/>
    <w:rsid w:val="00EF6E0B"/>
    <w:rsid w:val="00F01698"/>
    <w:rsid w:val="00F03235"/>
    <w:rsid w:val="00F03ADE"/>
    <w:rsid w:val="00F04F11"/>
    <w:rsid w:val="00F0651A"/>
    <w:rsid w:val="00F10FC9"/>
    <w:rsid w:val="00F129F8"/>
    <w:rsid w:val="00F17DF1"/>
    <w:rsid w:val="00F2459F"/>
    <w:rsid w:val="00F25F63"/>
    <w:rsid w:val="00F26C7F"/>
    <w:rsid w:val="00F275D1"/>
    <w:rsid w:val="00F303FF"/>
    <w:rsid w:val="00F40207"/>
    <w:rsid w:val="00F46946"/>
    <w:rsid w:val="00F51F22"/>
    <w:rsid w:val="00F57059"/>
    <w:rsid w:val="00F626E3"/>
    <w:rsid w:val="00F64CA6"/>
    <w:rsid w:val="00F64CC0"/>
    <w:rsid w:val="00F66652"/>
    <w:rsid w:val="00F71D52"/>
    <w:rsid w:val="00F72DF8"/>
    <w:rsid w:val="00F7503A"/>
    <w:rsid w:val="00F7595A"/>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260F"/>
    <w:rsid w:val="00FB3EBC"/>
    <w:rsid w:val="00FB44D9"/>
    <w:rsid w:val="00FB4A65"/>
    <w:rsid w:val="00FB705E"/>
    <w:rsid w:val="00FB7DB3"/>
    <w:rsid w:val="00FC0955"/>
    <w:rsid w:val="00FC6AAC"/>
    <w:rsid w:val="00FC6D85"/>
    <w:rsid w:val="00FC74C6"/>
    <w:rsid w:val="00FD0062"/>
    <w:rsid w:val="00FD0196"/>
    <w:rsid w:val="00FD5865"/>
    <w:rsid w:val="00FE120C"/>
    <w:rsid w:val="00FE468B"/>
    <w:rsid w:val="00FE5108"/>
    <w:rsid w:val="00FE6BB4"/>
    <w:rsid w:val="00FF1BEB"/>
    <w:rsid w:val="00FF1D56"/>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styleId="Mention">
    <w:name w:val="Mention"/>
    <w:basedOn w:val="DefaultParagraphFont"/>
    <w:uiPriority w:val="99"/>
    <w:semiHidden/>
    <w:unhideWhenUsed/>
    <w:rsid w:val="0001243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s://datos.gob.mx/busca/dataset/activity/proyecciones-de-la-poblacion-de-mexico"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beta.inegi.org.mx/proyectos/registros/vitales/mortalidad/default.html"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oo.gl/H1y1R6"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F55E5D-2318-47EA-8133-058B3B1D1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5</Pages>
  <Words>9884</Words>
  <Characters>56341</Characters>
  <Application>Microsoft Office Word</Application>
  <DocSecurity>0</DocSecurity>
  <Lines>469</Lines>
  <Paragraphs>1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6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51</cp:revision>
  <dcterms:created xsi:type="dcterms:W3CDTF">2018-01-24T16:54:00Z</dcterms:created>
  <dcterms:modified xsi:type="dcterms:W3CDTF">2018-01-31T15:21:00Z</dcterms:modified>
</cp:coreProperties>
</file>